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FBFF9" w14:textId="77777777" w:rsidR="0055563C" w:rsidRPr="0055563C" w:rsidRDefault="007E6D79" w:rsidP="0055563C">
      <w:pPr>
        <w:rPr>
          <w:rFonts w:asciiTheme="minorHAnsi" w:hAnsiTheme="minorHAnsi" w:cstheme="minorHAnsi"/>
        </w:rPr>
      </w:pPr>
      <w:r w:rsidRPr="007E6D79">
        <w:rPr>
          <w:rFonts w:asciiTheme="minorHAnsi" w:hAnsiTheme="minorHAnsi" w:cstheme="minorHAnsi"/>
        </w:rPr>
        <w:t xml:space="preserve">Paper: </w:t>
      </w:r>
      <w:r w:rsidR="0055563C" w:rsidRPr="0055563C">
        <w:rPr>
          <w:rFonts w:asciiTheme="minorHAnsi" w:hAnsiTheme="minorHAnsi" w:cstheme="minorHAnsi"/>
          <w:b/>
          <w:bCs/>
        </w:rPr>
        <w:t>Therapeutic applications of CRISPR/Cas9 system in gene therapy</w:t>
      </w:r>
      <w:r w:rsidR="0055563C" w:rsidRPr="0055563C">
        <w:rPr>
          <w:rFonts w:asciiTheme="minorHAnsi" w:hAnsiTheme="minorHAnsi" w:cstheme="minorHAnsi"/>
        </w:rPr>
        <w:t xml:space="preserve"> </w:t>
      </w:r>
    </w:p>
    <w:p w14:paraId="77A549A9" w14:textId="7EAFE241" w:rsidR="007E6D79" w:rsidRDefault="0055563C" w:rsidP="007146C0">
      <w:pPr>
        <w:rPr>
          <w:rFonts w:asciiTheme="minorHAnsi" w:hAnsiTheme="minorHAnsi" w:cstheme="minorHAnsi"/>
        </w:rPr>
      </w:pPr>
      <w:r w:rsidRPr="0055563C">
        <w:rPr>
          <w:rFonts w:asciiTheme="minorHAnsi" w:hAnsiTheme="minorHAnsi" w:cstheme="minorHAnsi"/>
        </w:rPr>
        <w:t xml:space="preserve">Hasan </w:t>
      </w:r>
      <w:proofErr w:type="spellStart"/>
      <w:r w:rsidRPr="0055563C">
        <w:rPr>
          <w:rFonts w:asciiTheme="minorHAnsi" w:hAnsiTheme="minorHAnsi" w:cstheme="minorHAnsi"/>
        </w:rPr>
        <w:t>Mollanoori</w:t>
      </w:r>
      <w:r>
        <w:rPr>
          <w:rFonts w:asciiTheme="minorHAnsi" w:hAnsiTheme="minorHAnsi" w:cstheme="minorHAnsi"/>
        </w:rPr>
        <w:t>.</w:t>
      </w:r>
      <w:r w:rsidRPr="0055563C">
        <w:rPr>
          <w:rFonts w:asciiTheme="minorHAnsi" w:hAnsiTheme="minorHAnsi" w:cstheme="minorHAnsi"/>
        </w:rPr>
        <w:t>Shahram</w:t>
      </w:r>
      <w:proofErr w:type="spellEnd"/>
      <w:r w:rsidRPr="0055563C">
        <w:rPr>
          <w:rFonts w:asciiTheme="minorHAnsi" w:hAnsiTheme="minorHAnsi" w:cstheme="minorHAnsi"/>
        </w:rPr>
        <w:t xml:space="preserve"> </w:t>
      </w:r>
      <w:proofErr w:type="spellStart"/>
      <w:r w:rsidRPr="0055563C">
        <w:rPr>
          <w:rFonts w:asciiTheme="minorHAnsi" w:hAnsiTheme="minorHAnsi" w:cstheme="minorHAnsi"/>
        </w:rPr>
        <w:t>Teimourian</w:t>
      </w:r>
      <w:proofErr w:type="spellEnd"/>
      <w:r w:rsidRPr="0055563C">
        <w:rPr>
          <w:rFonts w:asciiTheme="minorHAnsi" w:hAnsiTheme="minorHAnsi" w:cstheme="minorHAnsi"/>
        </w:rPr>
        <w:t xml:space="preserve"> </w:t>
      </w:r>
    </w:p>
    <w:p w14:paraId="2597CDE2" w14:textId="77777777" w:rsidR="007E6D79" w:rsidRPr="007E6D79" w:rsidRDefault="007E6D79" w:rsidP="00962557">
      <w:pPr>
        <w:ind w:left="360" w:hanging="360"/>
        <w:rPr>
          <w:rFonts w:asciiTheme="minorHAnsi" w:hAnsiTheme="minorHAnsi" w:cstheme="minorHAnsi"/>
        </w:rPr>
      </w:pPr>
    </w:p>
    <w:p w14:paraId="397365F6" w14:textId="77777777" w:rsidR="00962557" w:rsidRPr="00956344"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006D0EAF" w14:textId="6E718BF1" w:rsidR="003045D8" w:rsidRDefault="0045548A" w:rsidP="00AD796C">
      <w:pPr>
        <w:rPr>
          <w:rFonts w:asciiTheme="minorHAnsi" w:hAnsiTheme="minorHAnsi" w:cstheme="minorHAnsi"/>
        </w:rPr>
      </w:pPr>
      <w:r>
        <w:rPr>
          <w:rFonts w:asciiTheme="minorHAnsi" w:hAnsiTheme="minorHAnsi" w:cstheme="minorHAnsi"/>
        </w:rPr>
        <w:t xml:space="preserve">The CRISPR/Ca9 technology is one of the most significant </w:t>
      </w:r>
      <w:r w:rsidR="00316636">
        <w:rPr>
          <w:rFonts w:asciiTheme="minorHAnsi" w:hAnsiTheme="minorHAnsi" w:cstheme="minorHAnsi"/>
        </w:rPr>
        <w:t>breakthroughs</w:t>
      </w:r>
      <w:r>
        <w:rPr>
          <w:rFonts w:asciiTheme="minorHAnsi" w:hAnsiTheme="minorHAnsi" w:cstheme="minorHAnsi"/>
        </w:rPr>
        <w:t xml:space="preserve"> in the last 10 years in genome </w:t>
      </w:r>
      <w:r w:rsidR="00316636">
        <w:rPr>
          <w:rFonts w:asciiTheme="minorHAnsi" w:hAnsiTheme="minorHAnsi" w:cstheme="minorHAnsi"/>
        </w:rPr>
        <w:t>modification</w:t>
      </w:r>
      <w:r>
        <w:rPr>
          <w:rFonts w:asciiTheme="minorHAnsi" w:hAnsiTheme="minorHAnsi" w:cstheme="minorHAnsi"/>
        </w:rPr>
        <w:t>. Clustered Regularly Interspaced Short Palindromic Repeat (CRISPR)</w:t>
      </w:r>
      <w:r w:rsidR="004647F9">
        <w:rPr>
          <w:rFonts w:asciiTheme="minorHAnsi" w:hAnsiTheme="minorHAnsi" w:cstheme="minorHAnsi"/>
        </w:rPr>
        <w:t xml:space="preserve">-Cas system is </w:t>
      </w:r>
      <w:r w:rsidR="001B6437">
        <w:rPr>
          <w:rFonts w:asciiTheme="minorHAnsi" w:hAnsiTheme="minorHAnsi" w:cstheme="minorHAnsi"/>
        </w:rPr>
        <w:t>part of the immune system found in some bacteria</w:t>
      </w:r>
      <w:r w:rsidR="004647F9">
        <w:rPr>
          <w:rFonts w:asciiTheme="minorHAnsi" w:hAnsiTheme="minorHAnsi" w:cstheme="minorHAnsi"/>
        </w:rPr>
        <w:t xml:space="preserve"> and </w:t>
      </w:r>
      <w:r w:rsidR="00C7469F">
        <w:rPr>
          <w:rFonts w:asciiTheme="minorHAnsi" w:hAnsiTheme="minorHAnsi" w:cstheme="minorHAnsi"/>
        </w:rPr>
        <w:t>archaea</w:t>
      </w:r>
      <w:r w:rsidR="001B6437">
        <w:rPr>
          <w:rFonts w:asciiTheme="minorHAnsi" w:hAnsiTheme="minorHAnsi" w:cstheme="minorHAnsi"/>
        </w:rPr>
        <w:t xml:space="preserve">. When a virus invades these </w:t>
      </w:r>
      <w:r w:rsidR="002941E0">
        <w:rPr>
          <w:rFonts w:asciiTheme="minorHAnsi" w:hAnsiTheme="minorHAnsi" w:cstheme="minorHAnsi"/>
        </w:rPr>
        <w:t>organisms</w:t>
      </w:r>
      <w:r w:rsidR="001B6437">
        <w:rPr>
          <w:rFonts w:asciiTheme="minorHAnsi" w:hAnsiTheme="minorHAnsi" w:cstheme="minorHAnsi"/>
        </w:rPr>
        <w:t>, their DNA is “captured”</w:t>
      </w:r>
      <w:r w:rsidR="004647F9">
        <w:rPr>
          <w:rFonts w:asciiTheme="minorHAnsi" w:hAnsiTheme="minorHAnsi" w:cstheme="minorHAnsi"/>
        </w:rPr>
        <w:t xml:space="preserve"> and incorporated in the host DNA</w:t>
      </w:r>
      <w:r w:rsidR="001B6437">
        <w:rPr>
          <w:rFonts w:asciiTheme="minorHAnsi" w:hAnsiTheme="minorHAnsi" w:cstheme="minorHAnsi"/>
        </w:rPr>
        <w:t xml:space="preserve"> as </w:t>
      </w:r>
      <w:r w:rsidR="00D11BE8">
        <w:rPr>
          <w:rFonts w:asciiTheme="minorHAnsi" w:hAnsiTheme="minorHAnsi" w:cstheme="minorHAnsi"/>
        </w:rPr>
        <w:t xml:space="preserve">spacers within the CRISPR array, each spacer is separated from the other by repeat units. The next step is </w:t>
      </w:r>
      <w:r w:rsidR="00C7469F">
        <w:rPr>
          <w:rFonts w:asciiTheme="minorHAnsi" w:hAnsiTheme="minorHAnsi" w:cstheme="minorHAnsi"/>
        </w:rPr>
        <w:t>transcription of CRISPR repeats and spacers into CRISPR R</w:t>
      </w:r>
      <w:r w:rsidR="001B4F0F">
        <w:rPr>
          <w:rFonts w:asciiTheme="minorHAnsi" w:hAnsiTheme="minorHAnsi" w:cstheme="minorHAnsi"/>
        </w:rPr>
        <w:t>N</w:t>
      </w:r>
      <w:r w:rsidR="00C7469F">
        <w:rPr>
          <w:rFonts w:asciiTheme="minorHAnsi" w:hAnsiTheme="minorHAnsi" w:cstheme="minorHAnsi"/>
        </w:rPr>
        <w:t>A (c</w:t>
      </w:r>
      <w:r w:rsidR="00D11BE8">
        <w:rPr>
          <w:rFonts w:asciiTheme="minorHAnsi" w:hAnsiTheme="minorHAnsi" w:cstheme="minorHAnsi"/>
        </w:rPr>
        <w:t>rRNA</w:t>
      </w:r>
      <w:r w:rsidR="00C7469F">
        <w:rPr>
          <w:rFonts w:asciiTheme="minorHAnsi" w:hAnsiTheme="minorHAnsi" w:cstheme="minorHAnsi"/>
        </w:rPr>
        <w:t xml:space="preserve">). The last step is the </w:t>
      </w:r>
      <w:r w:rsidR="00941D85">
        <w:rPr>
          <w:rFonts w:asciiTheme="minorHAnsi" w:hAnsiTheme="minorHAnsi" w:cstheme="minorHAnsi"/>
        </w:rPr>
        <w:t xml:space="preserve">activation of the Cas9 protein, which upon </w:t>
      </w:r>
      <w:r w:rsidR="00320F43">
        <w:rPr>
          <w:rFonts w:asciiTheme="minorHAnsi" w:hAnsiTheme="minorHAnsi" w:cstheme="minorHAnsi"/>
        </w:rPr>
        <w:t>conformational change</w:t>
      </w:r>
      <w:r w:rsidR="00941D85">
        <w:rPr>
          <w:rFonts w:asciiTheme="minorHAnsi" w:hAnsiTheme="minorHAnsi" w:cstheme="minorHAnsi"/>
        </w:rPr>
        <w:t xml:space="preserve">, finds the target DNA which then is followed </w:t>
      </w:r>
      <w:r w:rsidR="00ED1B8A">
        <w:rPr>
          <w:rFonts w:asciiTheme="minorHAnsi" w:hAnsiTheme="minorHAnsi" w:cstheme="minorHAnsi"/>
        </w:rPr>
        <w:t>by</w:t>
      </w:r>
      <w:r w:rsidR="00941D85">
        <w:rPr>
          <w:rFonts w:asciiTheme="minorHAnsi" w:hAnsiTheme="minorHAnsi" w:cstheme="minorHAnsi"/>
        </w:rPr>
        <w:t xml:space="preserve"> </w:t>
      </w:r>
      <w:r w:rsidR="00320F43">
        <w:rPr>
          <w:rFonts w:asciiTheme="minorHAnsi" w:hAnsiTheme="minorHAnsi" w:cstheme="minorHAnsi"/>
        </w:rPr>
        <w:t>the attachment</w:t>
      </w:r>
      <w:r w:rsidR="00C7469F">
        <w:rPr>
          <w:rFonts w:asciiTheme="minorHAnsi" w:hAnsiTheme="minorHAnsi" w:cstheme="minorHAnsi"/>
        </w:rPr>
        <w:t xml:space="preserve"> </w:t>
      </w:r>
      <w:r w:rsidR="00ED1B8A">
        <w:rPr>
          <w:rFonts w:asciiTheme="minorHAnsi" w:hAnsiTheme="minorHAnsi" w:cstheme="minorHAnsi"/>
        </w:rPr>
        <w:t>using</w:t>
      </w:r>
      <w:r w:rsidR="00C7469F">
        <w:rPr>
          <w:rFonts w:asciiTheme="minorHAnsi" w:hAnsiTheme="minorHAnsi" w:cstheme="minorHAnsi"/>
        </w:rPr>
        <w:t xml:space="preserve"> base pair complementarity of the crRNA to viral RNA</w:t>
      </w:r>
      <w:r w:rsidR="00D25F19">
        <w:rPr>
          <w:rFonts w:asciiTheme="minorHAnsi" w:hAnsiTheme="minorHAnsi" w:cstheme="minorHAnsi"/>
        </w:rPr>
        <w:t xml:space="preserve">; </w:t>
      </w:r>
      <w:r w:rsidR="00C7469F">
        <w:rPr>
          <w:rFonts w:asciiTheme="minorHAnsi" w:hAnsiTheme="minorHAnsi" w:cstheme="minorHAnsi"/>
        </w:rPr>
        <w:t xml:space="preserve">the cleavage of </w:t>
      </w:r>
      <w:r w:rsidR="00ED1B8A">
        <w:rPr>
          <w:rFonts w:asciiTheme="minorHAnsi" w:hAnsiTheme="minorHAnsi" w:cstheme="minorHAnsi"/>
        </w:rPr>
        <w:t xml:space="preserve">the </w:t>
      </w:r>
      <w:r w:rsidR="00A4308C">
        <w:rPr>
          <w:rFonts w:asciiTheme="minorHAnsi" w:hAnsiTheme="minorHAnsi" w:cstheme="minorHAnsi"/>
        </w:rPr>
        <w:t>foreign</w:t>
      </w:r>
      <w:r w:rsidR="00AD796C">
        <w:rPr>
          <w:rFonts w:asciiTheme="minorHAnsi" w:hAnsiTheme="minorHAnsi" w:cstheme="minorHAnsi"/>
        </w:rPr>
        <w:t xml:space="preserve"> </w:t>
      </w:r>
      <w:r w:rsidR="00A4308C">
        <w:rPr>
          <w:rFonts w:asciiTheme="minorHAnsi" w:hAnsiTheme="minorHAnsi" w:cstheme="minorHAnsi"/>
        </w:rPr>
        <w:t>RNA complex and its elimination</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p6Bs2IB8","properties":{"formattedCitation":"[1]","plainCitation":"[1]","noteIndex":0},"citationItems":[{"id":1850,"uris":["http://zotero.org/users/7286058/items/YKWRZMZI"],"itemData":{"id":1850,"type":"article-journal","abstract":"The development of antibiotic resistance in bacteria is a major public health threat. Infection rates of resistant pathogens continue to rise against nearly all antimicrobials, which has led to development of different strategies to combat the antimicrobial resistance. In this review, we discuss how the newly popular CRISPR-cas system has been applied to combat antibiotic resistance in both extracellular and intracellular pathogens. We also review a recently developed method in which nano-size CRISPR complex was used without any phage to target the mecA gene. However, there is still challenge to practice these methods in field against emerging antimicrobial resistant pathogens.","container-title":"Annals of Clinical Microbiology and Antimicrobials","DOI":"10.1186/s12941-019-0317-x","ISSN":"1476-0711","issue":"1","journalAbbreviation":"Ann Clin Microbiol Antimicrob","language":"en","page":"21","source":"DOI.org (Crossref)","title":"CRISPR-cas system: biological function in microbes and its use to treat antimicrobial resistant pathogens","title-short":"CRISPR-cas system","URL":"https://ann-clinmicrob.biomedcentral.com/articles/10.1186/s12941-019-0317-x","volume":"18","author":[{"family":"Shabbir","given":"Muhammad Abu Bakr"},{"family":"Shabbir","given":"Muhammad Zubair"},{"family":"Wu","given":"Qin"},{"family":"Mahmood","given":"Sammina"},{"family":"Sajid","given":"Abdul"},{"family":"Maan","given":"Muhammad Kashif"},{"family":"Ahmed","given":"Saeed"},{"family":"Naveed","given":"Umer"},{"family":"Hao","given":"Haihong"},{"family":"Yuan","given":"Zonghui"}],"accessed":{"date-parts":[["2022",4,24]]},"issued":{"date-parts":[["2019",1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1]</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4349PGw9","properties":{"formattedCitation":"[2]","plainCitation":"[2]","noteIndex":0},"citationItems":[{"id":1852,"uris":["http://zotero.org/users/7286058/items/6T2BLBLT"],"itemData":{"id":1852,"type":"article-journal","abstract":"Being frequently exposed to foreign nucleic acids, bacteria and archaea have developed an ingenious adaptive defense system, called CRISPR-Cas. The system is composed of the Clustered Regularly Interspaced Short Palindromic Repeats (CRISPR) array, together with CRISPR (&lt;i&gt;cas&lt;/i&gt;)-associated genes. This system consists of a complex machinery that integrates fragments of foreign nucleic acids from viruses and mobile genetic elements (MGEs), into CRISPR arrays. The inserted segments (spacers) are transcribed and then used by cas proteins as guide RNAs for recognition and inactivation of the targets. Different types and families of CRISPR-Cas systems consist of distinct adaptation and effector modules with evolutionary trajectories, partially independent. The origin of the effector modules and the mechanism of spacer integration/deletion is far less clear. A review of the most recent data regarding the structure, ecology, and evolution of CRISPR-Cas systems and their role in the modulation of accessory genomes in prokaryotes is proposed in this article. The CRISPR-Cas system&amp;apos;s impact on the physiology and ecology of prokaryotes, modulation of horizontal gene transfer events, is also discussed here. This system gained popularity after it was proposed as a tool for plant and animal embryo editing, in cancer therapy, as antimicrobial against pathogenic bacteria, and even for combating the novel coronavirus – SARS-CoV-2; thus, the newest and promising applications are reviewed as well.","container-title":"Microbial Physiology","DOI":"10.1159/000516643","ISSN":"2673-1665, 2673-1673","issue":"1-2","journalAbbreviation":"Microb Physiol","language":"en","page":"2-17","source":"DOI.org (Crossref)","title":"CRISPR-Cas System: The Powerful Modulator of Accessory Genomes in Prokaryotes","title-short":"CRISPR-Cas System","URL":"https://www.karger.com/Article/FullText/516643","volume":"32","author":[{"family":"Butiuc-Keul","given":"Anca"},{"family":"Farkas","given":"Anca"},{"family":"Carpa","given":"Rahela"},{"family":"Iordache","given":"Dumitrana"}],"accessed":{"date-parts":[["2022",4,24]]},"issued":{"date-parts":[["202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2]</w:t>
      </w:r>
      <w:r w:rsidR="00686507">
        <w:rPr>
          <w:rFonts w:asciiTheme="minorHAnsi" w:hAnsiTheme="minorHAnsi" w:cstheme="minorHAnsi"/>
        </w:rPr>
        <w:fldChar w:fldCharType="end"/>
      </w:r>
      <w:r w:rsidR="00AD796C">
        <w:rPr>
          <w:rFonts w:asciiTheme="minorHAnsi" w:hAnsiTheme="minorHAnsi" w:cstheme="minorHAnsi"/>
        </w:rPr>
        <w:t>.</w:t>
      </w:r>
      <w:r w:rsidR="00B52E35">
        <w:rPr>
          <w:rFonts w:asciiTheme="minorHAnsi" w:hAnsiTheme="minorHAnsi" w:cstheme="minorHAnsi"/>
        </w:rPr>
        <w:t xml:space="preserve"> Cas9 nuclease activity can be easily replaced by a sequence of interest making Cas9 compared to other DNA-binding platforms (</w:t>
      </w:r>
      <w:proofErr w:type="spellStart"/>
      <w:r w:rsidR="00B52E35">
        <w:rPr>
          <w:rFonts w:asciiTheme="minorHAnsi" w:hAnsiTheme="minorHAnsi" w:cstheme="minorHAnsi"/>
        </w:rPr>
        <w:t>meganucleases</w:t>
      </w:r>
      <w:proofErr w:type="spellEnd"/>
      <w:r w:rsidR="00B52E35">
        <w:rPr>
          <w:rFonts w:asciiTheme="minorHAnsi" w:hAnsiTheme="minorHAnsi" w:cstheme="minorHAnsi"/>
        </w:rPr>
        <w:t>, zinc fingers (ZF), transcription activator-like effectors (TALEs)</w:t>
      </w:r>
      <w:r w:rsidR="002941E0">
        <w:rPr>
          <w:rFonts w:asciiTheme="minorHAnsi" w:hAnsiTheme="minorHAnsi" w:cstheme="minorHAnsi"/>
        </w:rPr>
        <w:t>)</w:t>
      </w:r>
      <w:r w:rsidR="00B52E35">
        <w:rPr>
          <w:rFonts w:asciiTheme="minorHAnsi" w:hAnsiTheme="minorHAnsi" w:cstheme="minorHAnsi"/>
        </w:rPr>
        <w:t xml:space="preserve"> </w:t>
      </w:r>
      <w:r w:rsidR="007146C0">
        <w:rPr>
          <w:rFonts w:asciiTheme="minorHAnsi" w:hAnsiTheme="minorHAnsi" w:cstheme="minorHAnsi"/>
        </w:rPr>
        <w:t xml:space="preserve">simple and </w:t>
      </w:r>
      <w:r w:rsidR="00B52E35">
        <w:rPr>
          <w:rFonts w:asciiTheme="minorHAnsi" w:hAnsiTheme="minorHAnsi" w:cstheme="minorHAnsi"/>
        </w:rPr>
        <w:t>very efficient.</w:t>
      </w:r>
      <w:r w:rsidR="003045D8">
        <w:rPr>
          <w:rFonts w:asciiTheme="minorHAnsi" w:hAnsiTheme="minorHAnsi" w:cstheme="minorHAnsi"/>
        </w:rPr>
        <w:t xml:space="preserve"> Targeting efficiency for Cas9 system has been reported up to &gt; 70% compared to ZFNs and TALENs which could only achieve efficiencies ra</w:t>
      </w:r>
      <w:r w:rsidR="00F52B4A">
        <w:rPr>
          <w:rFonts w:asciiTheme="minorHAnsi" w:hAnsiTheme="minorHAnsi" w:cstheme="minorHAnsi"/>
        </w:rPr>
        <w:t>n</w:t>
      </w:r>
      <w:r w:rsidR="003045D8">
        <w:rPr>
          <w:rFonts w:asciiTheme="minorHAnsi" w:hAnsiTheme="minorHAnsi" w:cstheme="minorHAnsi"/>
        </w:rPr>
        <w:t>ging from 1% to 50% for similar species.</w:t>
      </w:r>
    </w:p>
    <w:p w14:paraId="44F80EED" w14:textId="77777777" w:rsidR="00567FC5" w:rsidRDefault="0015708E" w:rsidP="00AD796C">
      <w:pPr>
        <w:rPr>
          <w:rFonts w:asciiTheme="minorHAnsi" w:hAnsiTheme="minorHAnsi" w:cstheme="minorHAnsi"/>
        </w:rPr>
      </w:pPr>
      <w:r>
        <w:rPr>
          <w:rFonts w:asciiTheme="minorHAnsi" w:hAnsiTheme="minorHAnsi" w:cstheme="minorHAnsi"/>
        </w:rPr>
        <w:t xml:space="preserve">Another important advantage of the CRISPR-Cas9 system, is its ability to cleave multiple distinct targets sequences in parallel, inducing multiple mutations in different genes which extend the possibilities for modeling complex diseases </w:t>
      </w:r>
      <w:r w:rsidR="007146C0">
        <w:rPr>
          <w:rFonts w:asciiTheme="minorHAnsi" w:hAnsiTheme="minorHAnsi" w:cstheme="minorHAnsi"/>
        </w:rPr>
        <w:t xml:space="preserve">when using mice from single gene knockouts </w:t>
      </w:r>
      <w:r>
        <w:rPr>
          <w:rFonts w:asciiTheme="minorHAnsi" w:hAnsiTheme="minorHAnsi" w:cstheme="minorHAnsi"/>
        </w:rPr>
        <w:t xml:space="preserve">without lengthy breeding strategies </w:t>
      </w:r>
      <w:r w:rsidR="007146C0">
        <w:rPr>
          <w:rFonts w:asciiTheme="minorHAnsi" w:hAnsiTheme="minorHAnsi" w:cstheme="minorHAnsi"/>
        </w:rPr>
        <w:t>and</w:t>
      </w:r>
      <w:r>
        <w:rPr>
          <w:rFonts w:asciiTheme="minorHAnsi" w:hAnsiTheme="minorHAnsi" w:cstheme="minorHAnsi"/>
        </w:rPr>
        <w:t xml:space="preserve"> </w:t>
      </w:r>
      <w:r w:rsidR="002941E0">
        <w:rPr>
          <w:rFonts w:asciiTheme="minorHAnsi" w:hAnsiTheme="minorHAnsi" w:cstheme="minorHAnsi"/>
        </w:rPr>
        <w:t xml:space="preserve">with </w:t>
      </w:r>
      <w:r>
        <w:rPr>
          <w:rFonts w:asciiTheme="minorHAnsi" w:hAnsiTheme="minorHAnsi" w:cstheme="minorHAnsi"/>
        </w:rPr>
        <w:t xml:space="preserve">less animal </w:t>
      </w:r>
      <w:r w:rsidR="004A6E4D">
        <w:rPr>
          <w:rFonts w:asciiTheme="minorHAnsi" w:hAnsiTheme="minorHAnsi" w:cstheme="minorHAnsi"/>
        </w:rPr>
        <w:t>sacrifice</w:t>
      </w:r>
      <w:r>
        <w:rPr>
          <w:rFonts w:asciiTheme="minorHAnsi" w:hAnsiTheme="minorHAnsi" w:cstheme="minorHAnsi"/>
        </w:rPr>
        <w:t>.</w:t>
      </w:r>
      <w:r w:rsidR="00255CA7">
        <w:rPr>
          <w:rFonts w:asciiTheme="minorHAnsi" w:hAnsiTheme="minorHAnsi" w:cstheme="minorHAnsi"/>
        </w:rPr>
        <w:t xml:space="preserve"> Other reasons to add multiples gRNAs are: 1) using dual </w:t>
      </w:r>
      <w:proofErr w:type="spellStart"/>
      <w:r w:rsidR="00255CA7">
        <w:rPr>
          <w:rFonts w:asciiTheme="minorHAnsi" w:hAnsiTheme="minorHAnsi" w:cstheme="minorHAnsi"/>
        </w:rPr>
        <w:t>nicknases</w:t>
      </w:r>
      <w:proofErr w:type="spellEnd"/>
      <w:r w:rsidR="00255CA7">
        <w:rPr>
          <w:rFonts w:asciiTheme="minorHAnsi" w:hAnsiTheme="minorHAnsi" w:cstheme="minorHAnsi"/>
        </w:rPr>
        <w:t xml:space="preserve"> to generate a knockout or edit to reduce off-target activity, and 2) deleting large region of the genome. </w:t>
      </w:r>
    </w:p>
    <w:p w14:paraId="4DC9BB0C" w14:textId="7D947FCE" w:rsidR="0053082B" w:rsidRDefault="00255CA7" w:rsidP="00AD796C">
      <w:pPr>
        <w:rPr>
          <w:rFonts w:asciiTheme="minorHAnsi" w:hAnsiTheme="minorHAnsi" w:cstheme="minorHAnsi"/>
        </w:rPr>
      </w:pPr>
      <w:r>
        <w:rPr>
          <w:rFonts w:asciiTheme="minorHAnsi" w:hAnsiTheme="minorHAnsi" w:cstheme="minorHAnsi"/>
        </w:rPr>
        <w:t xml:space="preserve">Since its first application in </w:t>
      </w:r>
      <w:r w:rsidR="007F2488">
        <w:rPr>
          <w:rFonts w:asciiTheme="minorHAnsi" w:hAnsiTheme="minorHAnsi" w:cstheme="minorHAnsi"/>
        </w:rPr>
        <w:t>genome engineering, CRISPR-Cas technology has continued to evolve, leading to many more discoveries</w:t>
      </w:r>
      <w:r w:rsidR="0053082B">
        <w:rPr>
          <w:rFonts w:asciiTheme="minorHAnsi" w:hAnsiTheme="minorHAnsi" w:cstheme="minorHAnsi"/>
        </w:rPr>
        <w:t>:</w:t>
      </w:r>
    </w:p>
    <w:p w14:paraId="5277A05D" w14:textId="05F97352" w:rsidR="00973F91" w:rsidRPr="00B50011" w:rsidRDefault="00F31351" w:rsidP="00B50011">
      <w:pPr>
        <w:pStyle w:val="ListParagraph"/>
        <w:numPr>
          <w:ilvl w:val="0"/>
          <w:numId w:val="38"/>
        </w:numPr>
        <w:rPr>
          <w:rFonts w:cstheme="minorHAnsi"/>
          <w:sz w:val="24"/>
          <w:szCs w:val="24"/>
        </w:rPr>
      </w:pPr>
      <w:r w:rsidRPr="00F40A3A">
        <w:rPr>
          <w:rFonts w:cstheme="minorHAnsi"/>
          <w:b/>
          <w:bCs/>
          <w:sz w:val="24"/>
          <w:szCs w:val="24"/>
        </w:rPr>
        <w:t>Type VI CRISPR systems</w:t>
      </w:r>
      <w:r w:rsidRPr="00B50011">
        <w:rPr>
          <w:rFonts w:cstheme="minorHAnsi"/>
          <w:sz w:val="24"/>
          <w:szCs w:val="24"/>
        </w:rPr>
        <w:t xml:space="preserve"> include enzymes (Cas13) that target RNA without the need for spacer sequence and can be used to reduce RNA levels. </w:t>
      </w:r>
      <w:r w:rsidR="007F2488" w:rsidRPr="00B50011">
        <w:rPr>
          <w:rFonts w:cstheme="minorHAnsi"/>
          <w:sz w:val="24"/>
          <w:szCs w:val="24"/>
        </w:rPr>
        <w:t xml:space="preserve"> </w:t>
      </w:r>
    </w:p>
    <w:p w14:paraId="509821F8" w14:textId="4412F939" w:rsidR="00274C2C" w:rsidRPr="00B50011" w:rsidRDefault="00973F91" w:rsidP="00B50011">
      <w:pPr>
        <w:pStyle w:val="ListParagraph"/>
        <w:numPr>
          <w:ilvl w:val="0"/>
          <w:numId w:val="38"/>
        </w:numPr>
        <w:rPr>
          <w:rFonts w:cstheme="minorHAnsi"/>
          <w:sz w:val="24"/>
          <w:szCs w:val="24"/>
        </w:rPr>
      </w:pPr>
      <w:r w:rsidRPr="00F40A3A">
        <w:rPr>
          <w:rFonts w:cstheme="minorHAnsi"/>
          <w:b/>
          <w:bCs/>
          <w:sz w:val="24"/>
          <w:szCs w:val="24"/>
        </w:rPr>
        <w:t>In Epigenetic modifications</w:t>
      </w:r>
      <w:r w:rsidRPr="00B50011">
        <w:rPr>
          <w:rFonts w:cstheme="minorHAnsi"/>
          <w:sz w:val="24"/>
          <w:szCs w:val="24"/>
        </w:rPr>
        <w:t xml:space="preserve"> (the combined genetic modifications across the genome), a catalytic dead dCas9 protein is fu</w:t>
      </w:r>
      <w:r w:rsidR="00F0762C" w:rsidRPr="00B50011">
        <w:rPr>
          <w:rFonts w:cstheme="minorHAnsi"/>
          <w:sz w:val="24"/>
          <w:szCs w:val="24"/>
        </w:rPr>
        <w:t>sed</w:t>
      </w:r>
      <w:r w:rsidRPr="00B50011">
        <w:rPr>
          <w:rFonts w:cstheme="minorHAnsi"/>
          <w:sz w:val="24"/>
          <w:szCs w:val="24"/>
        </w:rPr>
        <w:t xml:space="preserve"> to a variety of epigenetic modifier</w:t>
      </w:r>
      <w:r w:rsidR="00EB1333">
        <w:rPr>
          <w:rFonts w:cstheme="minorHAnsi"/>
          <w:sz w:val="24"/>
          <w:szCs w:val="24"/>
        </w:rPr>
        <w:t>s</w:t>
      </w:r>
      <w:r w:rsidR="00F0762C" w:rsidRPr="00B50011">
        <w:rPr>
          <w:rFonts w:cstheme="minorHAnsi"/>
          <w:sz w:val="24"/>
          <w:szCs w:val="24"/>
        </w:rPr>
        <w:t xml:space="preserve">; that is the genes which modify the epigenome through DNA methylation, </w:t>
      </w:r>
      <w:r w:rsidR="00C86840">
        <w:rPr>
          <w:rFonts w:cstheme="minorHAnsi"/>
          <w:sz w:val="24"/>
          <w:szCs w:val="24"/>
        </w:rPr>
        <w:t>change</w:t>
      </w:r>
      <w:r w:rsidR="00F0762C" w:rsidRPr="00B50011">
        <w:rPr>
          <w:rFonts w:cstheme="minorHAnsi"/>
          <w:sz w:val="24"/>
          <w:szCs w:val="24"/>
        </w:rPr>
        <w:t xml:space="preserve"> the structure of the chromatin or its posttranslational modification.</w:t>
      </w:r>
      <w:r w:rsidR="00DD176A" w:rsidRPr="00B50011">
        <w:rPr>
          <w:rFonts w:cstheme="minorHAnsi"/>
          <w:sz w:val="24"/>
          <w:szCs w:val="24"/>
        </w:rPr>
        <w:t xml:space="preserve"> Fusing dCas9 to a</w:t>
      </w:r>
      <w:r w:rsidR="00274C2C" w:rsidRPr="00B50011">
        <w:rPr>
          <w:rFonts w:cstheme="minorHAnsi"/>
          <w:sz w:val="24"/>
          <w:szCs w:val="24"/>
        </w:rPr>
        <w:t>n</w:t>
      </w:r>
      <w:r w:rsidR="00DD176A" w:rsidRPr="00B50011">
        <w:rPr>
          <w:rFonts w:cstheme="minorHAnsi"/>
          <w:sz w:val="24"/>
          <w:szCs w:val="24"/>
        </w:rPr>
        <w:t xml:space="preserve"> epigenetic modifier can repress or activate transcription. One </w:t>
      </w:r>
      <w:r w:rsidR="00274C2C" w:rsidRPr="00B50011">
        <w:rPr>
          <w:rFonts w:cstheme="minorHAnsi"/>
          <w:sz w:val="24"/>
          <w:szCs w:val="24"/>
        </w:rPr>
        <w:t xml:space="preserve">major </w:t>
      </w:r>
      <w:r w:rsidR="00507264" w:rsidRPr="00B50011">
        <w:rPr>
          <w:rFonts w:cstheme="minorHAnsi"/>
          <w:sz w:val="24"/>
          <w:szCs w:val="24"/>
        </w:rPr>
        <w:t>advantage</w:t>
      </w:r>
      <w:r w:rsidR="00274C2C" w:rsidRPr="00B50011">
        <w:rPr>
          <w:rFonts w:cstheme="minorHAnsi"/>
          <w:sz w:val="24"/>
          <w:szCs w:val="24"/>
        </w:rPr>
        <w:t xml:space="preserve"> of this combination is its </w:t>
      </w:r>
      <w:r w:rsidR="00507264" w:rsidRPr="00B50011">
        <w:rPr>
          <w:rFonts w:cstheme="minorHAnsi"/>
          <w:sz w:val="24"/>
          <w:szCs w:val="24"/>
        </w:rPr>
        <w:t>reversibility</w:t>
      </w:r>
      <w:r w:rsidR="00274C2C" w:rsidRPr="00B50011">
        <w:rPr>
          <w:rFonts w:cstheme="minorHAnsi"/>
          <w:sz w:val="24"/>
          <w:szCs w:val="24"/>
        </w:rPr>
        <w:t xml:space="preserve"> once the effector i</w:t>
      </w:r>
      <w:r w:rsidR="00147D57" w:rsidRPr="00B50011">
        <w:rPr>
          <w:rFonts w:cstheme="minorHAnsi"/>
          <w:sz w:val="24"/>
          <w:szCs w:val="24"/>
        </w:rPr>
        <w:t>s</w:t>
      </w:r>
      <w:r w:rsidR="00274C2C" w:rsidRPr="00B50011">
        <w:rPr>
          <w:rFonts w:cstheme="minorHAnsi"/>
          <w:sz w:val="24"/>
          <w:szCs w:val="24"/>
        </w:rPr>
        <w:t xml:space="preserve"> inactivated from the system.</w:t>
      </w:r>
    </w:p>
    <w:p w14:paraId="61DF3164" w14:textId="23487021" w:rsidR="000D4ED7" w:rsidRDefault="0053082B" w:rsidP="00B50011">
      <w:pPr>
        <w:pStyle w:val="ListParagraph"/>
        <w:numPr>
          <w:ilvl w:val="0"/>
          <w:numId w:val="38"/>
        </w:numPr>
        <w:rPr>
          <w:rFonts w:cstheme="minorHAnsi"/>
          <w:sz w:val="24"/>
          <w:szCs w:val="24"/>
        </w:rPr>
      </w:pPr>
      <w:r w:rsidRPr="00B50011">
        <w:rPr>
          <w:rFonts w:cstheme="minorHAnsi"/>
          <w:sz w:val="24"/>
          <w:szCs w:val="24"/>
        </w:rPr>
        <w:t xml:space="preserve">CRISPR-Cas9 has been used for </w:t>
      </w:r>
      <w:r w:rsidRPr="00F40A3A">
        <w:rPr>
          <w:rFonts w:cstheme="minorHAnsi"/>
          <w:b/>
          <w:bCs/>
          <w:sz w:val="24"/>
          <w:szCs w:val="24"/>
        </w:rPr>
        <w:t>fluorescent tagging</w:t>
      </w:r>
      <w:r w:rsidRPr="00B50011">
        <w:rPr>
          <w:rFonts w:cstheme="minorHAnsi"/>
          <w:sz w:val="24"/>
          <w:szCs w:val="24"/>
        </w:rPr>
        <w:t xml:space="preserve"> of protein, whereby a fluorescent protein such as GFP is attached to the protein of interest</w:t>
      </w:r>
      <w:r w:rsidR="00D8597E" w:rsidRPr="00B50011">
        <w:rPr>
          <w:rFonts w:cstheme="minorHAnsi"/>
          <w:sz w:val="24"/>
          <w:szCs w:val="24"/>
        </w:rPr>
        <w:t>, to provide insight for the protein’s function</w:t>
      </w:r>
      <w:r w:rsidRPr="00B50011">
        <w:rPr>
          <w:rFonts w:cstheme="minorHAnsi"/>
          <w:sz w:val="24"/>
          <w:szCs w:val="24"/>
        </w:rPr>
        <w:t>.</w:t>
      </w:r>
      <w:r w:rsidR="00D8597E" w:rsidRPr="00B50011">
        <w:rPr>
          <w:rFonts w:cstheme="minorHAnsi"/>
          <w:sz w:val="24"/>
          <w:szCs w:val="24"/>
        </w:rPr>
        <w:t xml:space="preserve"> </w:t>
      </w:r>
      <w:r w:rsidR="00CC79D6" w:rsidRPr="00B50011">
        <w:rPr>
          <w:rFonts w:cstheme="minorHAnsi"/>
          <w:sz w:val="24"/>
          <w:szCs w:val="24"/>
        </w:rPr>
        <w:t>Also, gRNAs can be fused to protein-interacting RNA aptamers to visualize targeted genomic loci</w:t>
      </w:r>
      <w:r w:rsidR="000D4ED7" w:rsidRPr="00B50011">
        <w:rPr>
          <w:rFonts w:cstheme="minorHAnsi"/>
          <w:sz w:val="24"/>
          <w:szCs w:val="24"/>
        </w:rPr>
        <w:t xml:space="preserve">, as well detecting the chromatin dynamics in living cells. The CRISPR tagging system is compatible with fluorescence microscopy; and </w:t>
      </w:r>
      <w:r w:rsidR="00D8597E" w:rsidRPr="00B50011">
        <w:rPr>
          <w:rFonts w:cstheme="minorHAnsi"/>
          <w:sz w:val="24"/>
          <w:szCs w:val="24"/>
        </w:rPr>
        <w:t>produces less artifacts attributed to exogeneous overexpression of a protein fused to a fluorescent tag</w:t>
      </w:r>
      <w:r w:rsidR="000D4ED7" w:rsidRPr="00B50011">
        <w:rPr>
          <w:rFonts w:cstheme="minorHAnsi"/>
          <w:sz w:val="24"/>
          <w:szCs w:val="24"/>
        </w:rPr>
        <w:t>.</w:t>
      </w:r>
    </w:p>
    <w:p w14:paraId="3C3FD679" w14:textId="1BDDF790" w:rsidR="00AD796C" w:rsidRPr="0074320F" w:rsidRDefault="00262BE4" w:rsidP="00AD796C">
      <w:pPr>
        <w:pStyle w:val="ListParagraph"/>
        <w:numPr>
          <w:ilvl w:val="0"/>
          <w:numId w:val="38"/>
        </w:numPr>
        <w:rPr>
          <w:rFonts w:cstheme="minorHAnsi"/>
        </w:rPr>
      </w:pPr>
      <w:r w:rsidRPr="00F40A3A">
        <w:rPr>
          <w:rFonts w:cstheme="minorHAnsi"/>
          <w:b/>
          <w:bCs/>
          <w:sz w:val="24"/>
          <w:szCs w:val="24"/>
        </w:rPr>
        <w:t>CRISPR for locus-specific genomic DNA purification:</w:t>
      </w:r>
      <w:r w:rsidRPr="0075141A">
        <w:rPr>
          <w:rFonts w:cstheme="minorHAnsi"/>
          <w:sz w:val="24"/>
          <w:szCs w:val="24"/>
        </w:rPr>
        <w:t xml:space="preserve"> the locus-specific purification of genomic regions enables the isolation of a genomic region of interest in vivo </w:t>
      </w:r>
      <w:r w:rsidR="004E1482" w:rsidRPr="0075141A">
        <w:rPr>
          <w:rFonts w:cstheme="minorHAnsi"/>
          <w:sz w:val="24"/>
          <w:szCs w:val="24"/>
        </w:rPr>
        <w:t xml:space="preserve">or in vitro </w:t>
      </w:r>
      <w:r w:rsidRPr="0075141A">
        <w:rPr>
          <w:rFonts w:cstheme="minorHAnsi"/>
          <w:sz w:val="24"/>
          <w:szCs w:val="24"/>
        </w:rPr>
        <w:t xml:space="preserve">for </w:t>
      </w:r>
      <w:r w:rsidRPr="0075141A">
        <w:rPr>
          <w:rFonts w:cstheme="minorHAnsi"/>
          <w:sz w:val="24"/>
          <w:szCs w:val="24"/>
        </w:rPr>
        <w:lastRenderedPageBreak/>
        <w:t xml:space="preserve">identification of bound interacting proteins to provide insights into </w:t>
      </w:r>
      <w:r w:rsidR="00536CB7" w:rsidRPr="0075141A">
        <w:rPr>
          <w:rFonts w:cstheme="minorHAnsi"/>
          <w:sz w:val="24"/>
          <w:szCs w:val="24"/>
        </w:rPr>
        <w:t>pathogenesis</w:t>
      </w:r>
      <w:r w:rsidRPr="0075141A">
        <w:rPr>
          <w:rFonts w:cstheme="minorHAnsi"/>
          <w:sz w:val="24"/>
          <w:szCs w:val="24"/>
        </w:rPr>
        <w:t xml:space="preserve"> of </w:t>
      </w:r>
      <w:r w:rsidR="00536CB7" w:rsidRPr="0075141A">
        <w:rPr>
          <w:rFonts w:cstheme="minorHAnsi"/>
          <w:sz w:val="24"/>
          <w:szCs w:val="24"/>
        </w:rPr>
        <w:t>diseases</w:t>
      </w:r>
      <w:r w:rsidRPr="0075141A">
        <w:rPr>
          <w:rFonts w:cstheme="minorHAnsi"/>
          <w:sz w:val="24"/>
          <w:szCs w:val="24"/>
        </w:rPr>
        <w:t xml:space="preserve"> c</w:t>
      </w:r>
      <w:r w:rsidR="00536CB7" w:rsidRPr="0075141A">
        <w:rPr>
          <w:rFonts w:cstheme="minorHAnsi"/>
          <w:sz w:val="24"/>
          <w:szCs w:val="24"/>
        </w:rPr>
        <w:t>aused by abnormal gene regulations.</w:t>
      </w:r>
      <w:r w:rsidRPr="0075141A">
        <w:rPr>
          <w:rFonts w:cstheme="minorHAnsi"/>
          <w:sz w:val="24"/>
          <w:szCs w:val="24"/>
        </w:rPr>
        <w:t xml:space="preserve"> </w:t>
      </w:r>
      <w:r w:rsidR="004E1482" w:rsidRPr="0075141A">
        <w:rPr>
          <w:rFonts w:cstheme="minorHAnsi"/>
          <w:sz w:val="24"/>
          <w:szCs w:val="24"/>
        </w:rPr>
        <w:t xml:space="preserve"> The CRISPR DNA purification utilizes DNA-binding </w:t>
      </w:r>
      <w:r w:rsidR="0075141A" w:rsidRPr="0075141A">
        <w:rPr>
          <w:rFonts w:cstheme="minorHAnsi"/>
          <w:sz w:val="24"/>
          <w:szCs w:val="24"/>
        </w:rPr>
        <w:t>ability o</w:t>
      </w:r>
      <w:r w:rsidR="008B3307">
        <w:rPr>
          <w:rFonts w:cstheme="minorHAnsi"/>
          <w:sz w:val="24"/>
          <w:szCs w:val="24"/>
        </w:rPr>
        <w:t>f</w:t>
      </w:r>
      <w:r w:rsidR="0075141A" w:rsidRPr="0075141A">
        <w:rPr>
          <w:rFonts w:cstheme="minorHAnsi"/>
          <w:sz w:val="24"/>
          <w:szCs w:val="24"/>
        </w:rPr>
        <w:t xml:space="preserve"> catalytically inactive dCas9 enzyme and chromatin immunoprecipitation (C</w:t>
      </w:r>
      <w:r w:rsidR="00B5724D">
        <w:rPr>
          <w:rFonts w:cstheme="minorHAnsi"/>
          <w:sz w:val="24"/>
          <w:szCs w:val="24"/>
        </w:rPr>
        <w:t>H</w:t>
      </w:r>
      <w:r w:rsidR="0075141A" w:rsidRPr="0075141A">
        <w:rPr>
          <w:rFonts w:cstheme="minorHAnsi"/>
          <w:sz w:val="24"/>
          <w:szCs w:val="24"/>
        </w:rPr>
        <w:t>IP</w:t>
      </w:r>
      <w:r w:rsidR="0075141A">
        <w:rPr>
          <w:rFonts w:cstheme="minorHAnsi"/>
          <w:sz w:val="24"/>
          <w:szCs w:val="24"/>
        </w:rPr>
        <w:t>) to isolate telomeres or centromeres for identification of their associated proteins.</w:t>
      </w:r>
      <w:r w:rsidR="00CC79D6" w:rsidRPr="0075141A">
        <w:rPr>
          <w:rFonts w:cstheme="minorHAnsi"/>
        </w:rPr>
        <w:t xml:space="preserve"> </w:t>
      </w:r>
    </w:p>
    <w:p w14:paraId="18826BC4" w14:textId="1831741A" w:rsidR="00962557" w:rsidRPr="00591EE9" w:rsidRDefault="00962557" w:rsidP="00AD796C">
      <w:pPr>
        <w:rPr>
          <w:rFonts w:asciiTheme="minorHAnsi" w:hAnsiTheme="minorHAnsi" w:cstheme="minorHAnsi"/>
          <w:b/>
          <w:bCs/>
        </w:rPr>
      </w:pPr>
      <w:r w:rsidRPr="00591EE9">
        <w:rPr>
          <w:rFonts w:asciiTheme="minorHAnsi" w:hAnsiTheme="minorHAnsi" w:cstheme="minorHAnsi"/>
          <w:b/>
          <w:bCs/>
        </w:rPr>
        <w:t xml:space="preserve">Who is working in this area? </w:t>
      </w:r>
    </w:p>
    <w:p w14:paraId="3D243B83" w14:textId="04A60912" w:rsidR="0055563C" w:rsidRPr="00F40A3A" w:rsidRDefault="00E32E77" w:rsidP="00F40A3A">
      <w:pPr>
        <w:pStyle w:val="ListParagraph"/>
        <w:numPr>
          <w:ilvl w:val="0"/>
          <w:numId w:val="42"/>
        </w:numPr>
        <w:rPr>
          <w:rFonts w:cstheme="minorHAnsi"/>
          <w:sz w:val="24"/>
          <w:szCs w:val="24"/>
        </w:rPr>
      </w:pPr>
      <w:r w:rsidRPr="00F40A3A">
        <w:rPr>
          <w:rFonts w:cstheme="minorHAnsi"/>
          <w:sz w:val="24"/>
          <w:szCs w:val="24"/>
        </w:rPr>
        <w:t xml:space="preserve">3 major players in commercializing CRISPR-gene editing are </w:t>
      </w:r>
      <w:proofErr w:type="spellStart"/>
      <w:r w:rsidRPr="00F40A3A">
        <w:rPr>
          <w:rFonts w:cstheme="minorHAnsi"/>
          <w:sz w:val="24"/>
          <w:szCs w:val="24"/>
        </w:rPr>
        <w:t>Intellia</w:t>
      </w:r>
      <w:proofErr w:type="spellEnd"/>
      <w:r w:rsidRPr="00F40A3A">
        <w:rPr>
          <w:rFonts w:cstheme="minorHAnsi"/>
          <w:sz w:val="24"/>
          <w:szCs w:val="24"/>
        </w:rPr>
        <w:t xml:space="preserve"> Therapeutics, </w:t>
      </w:r>
      <w:proofErr w:type="spellStart"/>
      <w:r w:rsidRPr="00F40A3A">
        <w:rPr>
          <w:rFonts w:cstheme="minorHAnsi"/>
          <w:sz w:val="24"/>
          <w:szCs w:val="24"/>
        </w:rPr>
        <w:t>Editas</w:t>
      </w:r>
      <w:proofErr w:type="spellEnd"/>
      <w:r w:rsidRPr="00F40A3A">
        <w:rPr>
          <w:rFonts w:cstheme="minorHAnsi"/>
          <w:sz w:val="24"/>
          <w:szCs w:val="24"/>
        </w:rPr>
        <w:t xml:space="preserve"> Therapeutics and CRISPR Therapeutics, companies which were started by scientis</w:t>
      </w:r>
      <w:r w:rsidR="00DE5965" w:rsidRPr="00F40A3A">
        <w:rPr>
          <w:rFonts w:cstheme="minorHAnsi"/>
          <w:sz w:val="24"/>
          <w:szCs w:val="24"/>
        </w:rPr>
        <w:t>ts</w:t>
      </w:r>
      <w:r w:rsidRPr="00F40A3A">
        <w:rPr>
          <w:rFonts w:cstheme="minorHAnsi"/>
          <w:sz w:val="24"/>
          <w:szCs w:val="24"/>
        </w:rPr>
        <w:t xml:space="preserve"> as a spin-off of their research.</w:t>
      </w:r>
      <w:r w:rsidR="00D744E2" w:rsidRPr="00F40A3A">
        <w:rPr>
          <w:rFonts w:cstheme="minorHAnsi"/>
          <w:sz w:val="24"/>
          <w:szCs w:val="24"/>
        </w:rPr>
        <w:t xml:space="preserve"> Other significant players in the CRISPR field are the Korean company </w:t>
      </w:r>
      <w:proofErr w:type="spellStart"/>
      <w:r w:rsidR="00D744E2" w:rsidRPr="00F40A3A">
        <w:rPr>
          <w:rFonts w:cstheme="minorHAnsi"/>
          <w:sz w:val="24"/>
          <w:szCs w:val="24"/>
        </w:rPr>
        <w:t>Toolgen</w:t>
      </w:r>
      <w:proofErr w:type="spellEnd"/>
      <w:r w:rsidR="00D744E2" w:rsidRPr="00F40A3A">
        <w:rPr>
          <w:rFonts w:cstheme="minorHAnsi"/>
          <w:sz w:val="24"/>
          <w:szCs w:val="24"/>
        </w:rPr>
        <w:t xml:space="preserve">, </w:t>
      </w:r>
      <w:r w:rsidR="00562AC7" w:rsidRPr="00F40A3A">
        <w:rPr>
          <w:rFonts w:cstheme="minorHAnsi"/>
          <w:sz w:val="24"/>
          <w:szCs w:val="24"/>
        </w:rPr>
        <w:t xml:space="preserve">Millipore Sigma, Vilnius </w:t>
      </w:r>
      <w:r w:rsidR="00B56834" w:rsidRPr="00F40A3A">
        <w:rPr>
          <w:rFonts w:cstheme="minorHAnsi"/>
          <w:sz w:val="24"/>
          <w:szCs w:val="24"/>
        </w:rPr>
        <w:t xml:space="preserve">University, </w:t>
      </w:r>
      <w:proofErr w:type="spellStart"/>
      <w:r w:rsidR="00B56834" w:rsidRPr="00F40A3A">
        <w:rPr>
          <w:rFonts w:cstheme="minorHAnsi"/>
          <w:sz w:val="24"/>
          <w:szCs w:val="24"/>
        </w:rPr>
        <w:t>Cellectis</w:t>
      </w:r>
      <w:proofErr w:type="spellEnd"/>
      <w:r w:rsidR="00B56834" w:rsidRPr="00F40A3A">
        <w:rPr>
          <w:rFonts w:cstheme="minorHAnsi"/>
          <w:sz w:val="24"/>
          <w:szCs w:val="24"/>
        </w:rPr>
        <w:t>;</w:t>
      </w:r>
      <w:r w:rsidR="00562AC7" w:rsidRPr="00F40A3A">
        <w:rPr>
          <w:rFonts w:cstheme="minorHAnsi"/>
          <w:sz w:val="24"/>
          <w:szCs w:val="24"/>
        </w:rPr>
        <w:t xml:space="preserve"> the French company which has been developing CAR-T cell therapies, DowDuPont, MPEG-LA.</w:t>
      </w:r>
      <w:r w:rsidR="00F425CD" w:rsidRPr="00F40A3A">
        <w:rPr>
          <w:rFonts w:cstheme="minorHAnsi"/>
          <w:sz w:val="24"/>
          <w:szCs w:val="24"/>
        </w:rPr>
        <w:t xml:space="preserve"> </w:t>
      </w:r>
      <w:r w:rsidR="00F779AB" w:rsidRPr="00F40A3A">
        <w:rPr>
          <w:rFonts w:cstheme="minorHAnsi"/>
          <w:sz w:val="24"/>
          <w:szCs w:val="24"/>
        </w:rPr>
        <w:t>T</w:t>
      </w:r>
      <w:r w:rsidR="00F425CD" w:rsidRPr="00F40A3A">
        <w:rPr>
          <w:rFonts w:cstheme="minorHAnsi"/>
          <w:sz w:val="24"/>
          <w:szCs w:val="24"/>
        </w:rPr>
        <w:t>he Broad Institute of MIT and Harvard</w:t>
      </w:r>
      <w:r w:rsidR="00F779AB" w:rsidRPr="00F40A3A">
        <w:rPr>
          <w:rFonts w:cstheme="minorHAnsi"/>
          <w:sz w:val="24"/>
          <w:szCs w:val="24"/>
        </w:rPr>
        <w:t xml:space="preserve"> has been granted 31 CRISPR patents, other patents have been allowed to UC Berkely, University of Vienna and Emmanuelle Charpentier.</w:t>
      </w:r>
    </w:p>
    <w:p w14:paraId="370F30B5" w14:textId="74ACD368" w:rsidR="00422F33" w:rsidRPr="00F40A3A" w:rsidRDefault="00135F13" w:rsidP="00F40A3A">
      <w:pPr>
        <w:pStyle w:val="ListParagraph"/>
        <w:numPr>
          <w:ilvl w:val="0"/>
          <w:numId w:val="42"/>
        </w:numPr>
        <w:rPr>
          <w:rFonts w:cstheme="minorHAnsi"/>
          <w:sz w:val="24"/>
          <w:szCs w:val="24"/>
        </w:rPr>
      </w:pPr>
      <w:r>
        <w:rPr>
          <w:rFonts w:cstheme="minorHAnsi"/>
          <w:sz w:val="24"/>
          <w:szCs w:val="24"/>
        </w:rPr>
        <w:t>Beyond</w:t>
      </w:r>
      <w:r w:rsidR="005A6315" w:rsidRPr="00F40A3A">
        <w:rPr>
          <w:rFonts w:cstheme="minorHAnsi"/>
          <w:sz w:val="24"/>
          <w:szCs w:val="24"/>
        </w:rPr>
        <w:t xml:space="preserve"> </w:t>
      </w:r>
      <w:r>
        <w:rPr>
          <w:rFonts w:cstheme="minorHAnsi"/>
          <w:sz w:val="24"/>
          <w:szCs w:val="24"/>
        </w:rPr>
        <w:t>these</w:t>
      </w:r>
      <w:r w:rsidR="003F7D10" w:rsidRPr="00F40A3A">
        <w:rPr>
          <w:rFonts w:cstheme="minorHAnsi"/>
          <w:sz w:val="24"/>
          <w:szCs w:val="24"/>
        </w:rPr>
        <w:t xml:space="preserve"> research centers: Broad Institute, UC Berkeley, Max Planck Institute, Vi</w:t>
      </w:r>
      <w:r w:rsidR="002629E7" w:rsidRPr="00F40A3A">
        <w:rPr>
          <w:rFonts w:cstheme="minorHAnsi"/>
          <w:sz w:val="24"/>
          <w:szCs w:val="24"/>
        </w:rPr>
        <w:t>l</w:t>
      </w:r>
      <w:r w:rsidR="003F7D10" w:rsidRPr="00F40A3A">
        <w:rPr>
          <w:rFonts w:cstheme="minorHAnsi"/>
          <w:sz w:val="24"/>
          <w:szCs w:val="24"/>
        </w:rPr>
        <w:t>nius University</w:t>
      </w:r>
      <w:r w:rsidR="00251B28">
        <w:rPr>
          <w:rFonts w:cstheme="minorHAnsi"/>
          <w:sz w:val="24"/>
          <w:szCs w:val="24"/>
        </w:rPr>
        <w:t>;</w:t>
      </w:r>
      <w:r>
        <w:rPr>
          <w:rFonts w:cstheme="minorHAnsi"/>
          <w:sz w:val="24"/>
          <w:szCs w:val="24"/>
        </w:rPr>
        <w:t xml:space="preserve"> t</w:t>
      </w:r>
      <w:r w:rsidR="00985898">
        <w:rPr>
          <w:rFonts w:cstheme="minorHAnsi"/>
          <w:sz w:val="24"/>
          <w:szCs w:val="24"/>
        </w:rPr>
        <w:t xml:space="preserve">here are many more </w:t>
      </w:r>
      <w:r>
        <w:rPr>
          <w:rFonts w:cstheme="minorHAnsi"/>
          <w:sz w:val="24"/>
          <w:szCs w:val="24"/>
        </w:rPr>
        <w:t>academic</w:t>
      </w:r>
      <w:r w:rsidR="00985898">
        <w:rPr>
          <w:rFonts w:cstheme="minorHAnsi"/>
          <w:sz w:val="24"/>
          <w:szCs w:val="24"/>
        </w:rPr>
        <w:t xml:space="preserve"> </w:t>
      </w:r>
      <w:r>
        <w:rPr>
          <w:rFonts w:cstheme="minorHAnsi"/>
          <w:sz w:val="24"/>
          <w:szCs w:val="24"/>
        </w:rPr>
        <w:t>institutions in the United States and the world researching CRISPR</w:t>
      </w:r>
      <w:r w:rsidR="00985898">
        <w:rPr>
          <w:rFonts w:cstheme="minorHAnsi"/>
          <w:sz w:val="24"/>
          <w:szCs w:val="24"/>
        </w:rPr>
        <w:t xml:space="preserve">. </w:t>
      </w:r>
      <w:r w:rsidR="001062B0">
        <w:rPr>
          <w:rFonts w:cstheme="minorHAnsi"/>
          <w:sz w:val="24"/>
          <w:szCs w:val="24"/>
        </w:rPr>
        <w:t>More recently,</w:t>
      </w:r>
      <w:r w:rsidR="00B56834" w:rsidRPr="00F40A3A">
        <w:rPr>
          <w:rFonts w:cstheme="minorHAnsi"/>
          <w:sz w:val="24"/>
          <w:szCs w:val="24"/>
        </w:rPr>
        <w:t xml:space="preserve"> the focus </w:t>
      </w:r>
      <w:r w:rsidR="00251B28">
        <w:rPr>
          <w:rFonts w:cstheme="minorHAnsi"/>
          <w:sz w:val="24"/>
          <w:szCs w:val="24"/>
        </w:rPr>
        <w:t>is to</w:t>
      </w:r>
      <w:r w:rsidR="00B56834" w:rsidRPr="00F40A3A">
        <w:rPr>
          <w:rFonts w:cstheme="minorHAnsi"/>
          <w:sz w:val="24"/>
          <w:szCs w:val="24"/>
        </w:rPr>
        <w:t xml:space="preserve"> improve CRISPR/Cas system or developing new methods which can allow gene editing without </w:t>
      </w:r>
      <w:r w:rsidR="00876047" w:rsidRPr="00F40A3A">
        <w:rPr>
          <w:rFonts w:cstheme="minorHAnsi"/>
          <w:sz w:val="24"/>
          <w:szCs w:val="24"/>
        </w:rPr>
        <w:t>double-strand break</w:t>
      </w:r>
      <w:r w:rsidR="00B56834" w:rsidRPr="00F40A3A">
        <w:rPr>
          <w:rFonts w:cstheme="minorHAnsi"/>
          <w:sz w:val="24"/>
          <w:szCs w:val="24"/>
        </w:rPr>
        <w:t xml:space="preserve"> </w:t>
      </w:r>
      <w:r w:rsidR="00876047" w:rsidRPr="00F40A3A">
        <w:rPr>
          <w:rFonts w:cstheme="minorHAnsi"/>
          <w:sz w:val="24"/>
          <w:szCs w:val="24"/>
        </w:rPr>
        <w:t xml:space="preserve">(DSB) </w:t>
      </w:r>
      <w:r w:rsidR="004240FD">
        <w:rPr>
          <w:rFonts w:cstheme="minorHAnsi"/>
          <w:sz w:val="24"/>
          <w:szCs w:val="24"/>
        </w:rPr>
        <w:t>DSB</w:t>
      </w:r>
      <w:r w:rsidR="00B56834" w:rsidRPr="00F40A3A">
        <w:rPr>
          <w:rFonts w:cstheme="minorHAnsi"/>
          <w:sz w:val="24"/>
          <w:szCs w:val="24"/>
        </w:rPr>
        <w:t xml:space="preserve"> </w:t>
      </w:r>
      <w:r w:rsidR="00653D3F" w:rsidRPr="00F40A3A">
        <w:rPr>
          <w:rFonts w:cstheme="minorHAnsi"/>
          <w:sz w:val="24"/>
          <w:szCs w:val="24"/>
        </w:rPr>
        <w:t xml:space="preserve">is repaired by </w:t>
      </w:r>
      <w:r w:rsidR="004240FD" w:rsidRPr="00F40A3A">
        <w:rPr>
          <w:rFonts w:cstheme="minorHAnsi"/>
          <w:sz w:val="24"/>
          <w:szCs w:val="24"/>
        </w:rPr>
        <w:t>HDR or NHEJ</w:t>
      </w:r>
      <w:r w:rsidR="004240FD">
        <w:rPr>
          <w:rFonts w:cstheme="minorHAnsi"/>
          <w:sz w:val="24"/>
          <w:szCs w:val="24"/>
        </w:rPr>
        <w:t xml:space="preserve"> which need a template DNA identical to the damage DNA and could introduce specific mutations</w:t>
      </w:r>
      <w:r w:rsidR="00B56834" w:rsidRPr="00F40A3A">
        <w:rPr>
          <w:rFonts w:cstheme="minorHAnsi"/>
          <w:sz w:val="24"/>
          <w:szCs w:val="24"/>
        </w:rPr>
        <w:t>.</w:t>
      </w:r>
      <w:r w:rsidR="004A039E" w:rsidRPr="00F40A3A">
        <w:rPr>
          <w:rFonts w:cstheme="minorHAnsi"/>
          <w:sz w:val="24"/>
          <w:szCs w:val="24"/>
        </w:rPr>
        <w:t xml:space="preserve"> The two most recent developments are base editing (alteration of specific nucleotides) and prime editing</w:t>
      </w:r>
      <w:r w:rsidR="0038616E">
        <w:rPr>
          <w:rFonts w:cstheme="minorHAnsi"/>
          <w:sz w:val="24"/>
          <w:szCs w:val="24"/>
        </w:rPr>
        <w:t xml:space="preserve"> </w:t>
      </w:r>
      <w:r w:rsidR="004A039E" w:rsidRPr="00F40A3A">
        <w:rPr>
          <w:rFonts w:cstheme="minorHAnsi"/>
          <w:sz w:val="24"/>
          <w:szCs w:val="24"/>
        </w:rPr>
        <w:t>(</w:t>
      </w:r>
      <w:proofErr w:type="spellStart"/>
      <w:r w:rsidR="004A039E" w:rsidRPr="00F40A3A">
        <w:rPr>
          <w:rFonts w:cstheme="minorHAnsi"/>
          <w:sz w:val="24"/>
          <w:szCs w:val="24"/>
        </w:rPr>
        <w:t>pegRNA</w:t>
      </w:r>
      <w:proofErr w:type="spellEnd"/>
      <w:r w:rsidR="004A039E" w:rsidRPr="00F40A3A">
        <w:rPr>
          <w:rFonts w:cstheme="minorHAnsi"/>
          <w:sz w:val="24"/>
          <w:szCs w:val="24"/>
        </w:rPr>
        <w:t xml:space="preserve"> </w:t>
      </w:r>
      <w:r w:rsidR="00690BD3">
        <w:rPr>
          <w:rFonts w:cstheme="minorHAnsi"/>
          <w:sz w:val="24"/>
          <w:szCs w:val="24"/>
        </w:rPr>
        <w:t>is a template and guide all in one</w:t>
      </w:r>
      <w:r w:rsidR="00D9796B" w:rsidRPr="00F40A3A">
        <w:rPr>
          <w:rFonts w:cstheme="minorHAnsi"/>
          <w:sz w:val="24"/>
          <w:szCs w:val="24"/>
        </w:rPr>
        <w:t>).</w:t>
      </w:r>
    </w:p>
    <w:p w14:paraId="297EC5C8" w14:textId="4F296148" w:rsidR="00422F33" w:rsidRPr="00E32E77" w:rsidRDefault="003F7D10" w:rsidP="0055563C">
      <w:pPr>
        <w:rPr>
          <w:rFonts w:asciiTheme="minorHAnsi" w:hAnsiTheme="minorHAnsi" w:cstheme="minorHAnsi"/>
        </w:rPr>
      </w:pPr>
      <w:r>
        <w:rPr>
          <w:rFonts w:asciiTheme="minorHAnsi" w:hAnsiTheme="minorHAnsi" w:cstheme="minorHAnsi"/>
        </w:rPr>
        <w:t xml:space="preserve">Interestingly, </w:t>
      </w:r>
      <w:r w:rsidR="00591EE9">
        <w:rPr>
          <w:rFonts w:asciiTheme="minorHAnsi" w:hAnsiTheme="minorHAnsi" w:cstheme="minorHAnsi"/>
        </w:rPr>
        <w:t xml:space="preserve">in 2021, the </w:t>
      </w:r>
      <w:r w:rsidR="00422F33">
        <w:rPr>
          <w:rFonts w:asciiTheme="minorHAnsi" w:hAnsiTheme="minorHAnsi" w:cstheme="minorHAnsi"/>
        </w:rPr>
        <w:t>United States have published the most CRISPR related papers, but China is catching up.</w:t>
      </w:r>
    </w:p>
    <w:p w14:paraId="75E2CDE6" w14:textId="77777777" w:rsidR="0074320F" w:rsidRPr="0055563C" w:rsidRDefault="0074320F" w:rsidP="0055563C">
      <w:pPr>
        <w:rPr>
          <w:rFonts w:cstheme="minorHAnsi"/>
          <w:b/>
          <w:bCs/>
        </w:rPr>
      </w:pPr>
    </w:p>
    <w:p w14:paraId="39D43BB0" w14:textId="05E8E0F5" w:rsidR="00C463C1" w:rsidRPr="0055563C" w:rsidRDefault="00962557" w:rsidP="004C6B25">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4609BF62" w14:textId="6227B44F" w:rsidR="00AD796C" w:rsidRDefault="00AD796C" w:rsidP="00AD796C">
      <w:pPr>
        <w:rPr>
          <w:rFonts w:asciiTheme="minorHAnsi" w:hAnsiTheme="minorHAnsi" w:cstheme="minorHAnsi"/>
        </w:rPr>
      </w:pPr>
      <w:r w:rsidRPr="00257375">
        <w:rPr>
          <w:rFonts w:asciiTheme="minorHAnsi" w:hAnsiTheme="minorHAnsi" w:cstheme="minorHAnsi"/>
        </w:rPr>
        <w:t>Among the different proteins involved in the CRISPR complex (Cas</w:t>
      </w:r>
      <w:r w:rsidR="008B3307">
        <w:rPr>
          <w:rFonts w:asciiTheme="minorHAnsi" w:hAnsiTheme="minorHAnsi" w:cstheme="minorHAnsi"/>
        </w:rPr>
        <w:t xml:space="preserve"> enzymes</w:t>
      </w:r>
      <w:r w:rsidRPr="00257375">
        <w:rPr>
          <w:rFonts w:asciiTheme="minorHAnsi" w:hAnsiTheme="minorHAnsi" w:cstheme="minorHAnsi"/>
        </w:rPr>
        <w:t xml:space="preserve">), </w:t>
      </w:r>
      <w:r w:rsidR="001C2506" w:rsidRPr="00257375">
        <w:rPr>
          <w:rFonts w:asciiTheme="minorHAnsi" w:hAnsiTheme="minorHAnsi" w:cstheme="minorHAnsi"/>
        </w:rPr>
        <w:t xml:space="preserve">Cas9 is the only enzyme within the Cas gene cluster that plays a role in </w:t>
      </w:r>
      <w:r w:rsidR="00257375">
        <w:rPr>
          <w:rFonts w:asciiTheme="minorHAnsi" w:hAnsiTheme="minorHAnsi" w:cstheme="minorHAnsi"/>
        </w:rPr>
        <w:t xml:space="preserve">locating </w:t>
      </w:r>
      <w:r w:rsidR="00CA27F8">
        <w:rPr>
          <w:rFonts w:asciiTheme="minorHAnsi" w:hAnsiTheme="minorHAnsi" w:cstheme="minorHAnsi"/>
        </w:rPr>
        <w:t xml:space="preserve">DNA </w:t>
      </w:r>
      <w:r w:rsidR="00257375">
        <w:rPr>
          <w:rFonts w:asciiTheme="minorHAnsi" w:hAnsiTheme="minorHAnsi" w:cstheme="minorHAnsi"/>
        </w:rPr>
        <w:t xml:space="preserve">and </w:t>
      </w:r>
      <w:r w:rsidR="001C2506" w:rsidRPr="00257375">
        <w:rPr>
          <w:rFonts w:asciiTheme="minorHAnsi" w:hAnsiTheme="minorHAnsi" w:cstheme="minorHAnsi"/>
        </w:rPr>
        <w:t>DNA cleavage.</w:t>
      </w:r>
      <w:r w:rsidR="00257375">
        <w:rPr>
          <w:rFonts w:asciiTheme="minorHAnsi" w:hAnsiTheme="minorHAnsi" w:cstheme="minorHAnsi"/>
        </w:rPr>
        <w:t xml:space="preserve"> The Cas9 protein has 6 domains:</w:t>
      </w:r>
    </w:p>
    <w:p w14:paraId="34BC4242" w14:textId="05EC3839" w:rsidR="00257375" w:rsidRPr="00D22413" w:rsidRDefault="00257375" w:rsidP="00D22413">
      <w:pPr>
        <w:pStyle w:val="ListParagraph"/>
        <w:numPr>
          <w:ilvl w:val="0"/>
          <w:numId w:val="37"/>
        </w:numPr>
        <w:rPr>
          <w:rFonts w:cstheme="minorHAnsi"/>
          <w:sz w:val="24"/>
          <w:szCs w:val="24"/>
        </w:rPr>
      </w:pPr>
      <w:r w:rsidRPr="00D22413">
        <w:rPr>
          <w:rFonts w:cstheme="minorHAnsi"/>
          <w:b/>
          <w:bCs/>
          <w:sz w:val="24"/>
          <w:szCs w:val="24"/>
        </w:rPr>
        <w:t>Rec 1</w:t>
      </w:r>
      <w:r w:rsidRPr="00D22413">
        <w:rPr>
          <w:rFonts w:cstheme="minorHAnsi"/>
          <w:sz w:val="24"/>
          <w:szCs w:val="24"/>
        </w:rPr>
        <w:t xml:space="preserve"> and </w:t>
      </w:r>
      <w:r w:rsidRPr="00D22413">
        <w:rPr>
          <w:rFonts w:cstheme="minorHAnsi"/>
          <w:b/>
          <w:bCs/>
          <w:sz w:val="24"/>
          <w:szCs w:val="24"/>
        </w:rPr>
        <w:t>Rec 2</w:t>
      </w:r>
      <w:r w:rsidRPr="00D22413">
        <w:rPr>
          <w:rFonts w:cstheme="minorHAnsi"/>
          <w:sz w:val="24"/>
          <w:szCs w:val="24"/>
        </w:rPr>
        <w:t xml:space="preserve"> domain bind the complementary region of the guide RNA. Rec1 </w:t>
      </w:r>
      <w:r w:rsidR="008625D0" w:rsidRPr="00D22413">
        <w:rPr>
          <w:rFonts w:cstheme="minorHAnsi"/>
          <w:sz w:val="24"/>
          <w:szCs w:val="24"/>
        </w:rPr>
        <w:t>role is essential compared to Rec 2 for the binding of repeat/anti-repeat target DNA.</w:t>
      </w:r>
    </w:p>
    <w:p w14:paraId="036854AA" w14:textId="6C201839" w:rsidR="000313C0" w:rsidRPr="00D22413" w:rsidRDefault="007C57BD" w:rsidP="00D22413">
      <w:pPr>
        <w:pStyle w:val="ListParagraph"/>
        <w:numPr>
          <w:ilvl w:val="0"/>
          <w:numId w:val="37"/>
        </w:numPr>
        <w:rPr>
          <w:rFonts w:cstheme="minorHAnsi"/>
          <w:sz w:val="24"/>
          <w:szCs w:val="24"/>
        </w:rPr>
      </w:pPr>
      <w:r w:rsidRPr="00D22413">
        <w:rPr>
          <w:rFonts w:cstheme="minorHAnsi"/>
          <w:b/>
          <w:bCs/>
          <w:sz w:val="24"/>
          <w:szCs w:val="24"/>
        </w:rPr>
        <w:t>Bridge heli</w:t>
      </w:r>
      <w:r w:rsidR="000313C0" w:rsidRPr="00D22413">
        <w:rPr>
          <w:rFonts w:cstheme="minorHAnsi"/>
          <w:b/>
          <w:bCs/>
          <w:sz w:val="24"/>
          <w:szCs w:val="24"/>
        </w:rPr>
        <w:t>x</w:t>
      </w:r>
      <w:r w:rsidRPr="00D22413">
        <w:rPr>
          <w:rFonts w:cstheme="minorHAnsi"/>
          <w:b/>
          <w:bCs/>
          <w:sz w:val="24"/>
          <w:szCs w:val="24"/>
        </w:rPr>
        <w:t xml:space="preserve"> (NH)</w:t>
      </w:r>
      <w:r w:rsidRPr="00D22413">
        <w:rPr>
          <w:rFonts w:cstheme="minorHAnsi"/>
          <w:sz w:val="24"/>
          <w:szCs w:val="24"/>
        </w:rPr>
        <w:t xml:space="preserve"> arginine-based structure which </w:t>
      </w:r>
      <w:r w:rsidR="000313C0" w:rsidRPr="00D22413">
        <w:rPr>
          <w:rFonts w:cstheme="minorHAnsi"/>
          <w:sz w:val="24"/>
          <w:szCs w:val="24"/>
        </w:rPr>
        <w:t>modulates target DNA cleavage and mismatch tolerance.</w:t>
      </w:r>
    </w:p>
    <w:p w14:paraId="4A6725F7" w14:textId="3755225A" w:rsidR="008625D0" w:rsidRPr="00D22413" w:rsidRDefault="008625D0" w:rsidP="00D22413">
      <w:pPr>
        <w:pStyle w:val="ListParagraph"/>
        <w:numPr>
          <w:ilvl w:val="0"/>
          <w:numId w:val="37"/>
        </w:numPr>
        <w:rPr>
          <w:rFonts w:cstheme="minorHAnsi"/>
          <w:sz w:val="24"/>
          <w:szCs w:val="24"/>
        </w:rPr>
      </w:pPr>
      <w:proofErr w:type="spellStart"/>
      <w:r w:rsidRPr="00D22413">
        <w:rPr>
          <w:rFonts w:cstheme="minorHAnsi"/>
          <w:b/>
          <w:bCs/>
          <w:sz w:val="24"/>
          <w:szCs w:val="24"/>
        </w:rPr>
        <w:t>Photospacer</w:t>
      </w:r>
      <w:proofErr w:type="spellEnd"/>
      <w:r w:rsidRPr="00D22413">
        <w:rPr>
          <w:rFonts w:cstheme="minorHAnsi"/>
          <w:b/>
          <w:bCs/>
          <w:sz w:val="24"/>
          <w:szCs w:val="24"/>
        </w:rPr>
        <w:t xml:space="preserve"> Adjacent Motif (PAM)-Interacting (PI) </w:t>
      </w:r>
      <w:r w:rsidRPr="00D22413">
        <w:rPr>
          <w:rFonts w:cstheme="minorHAnsi"/>
          <w:sz w:val="24"/>
          <w:szCs w:val="24"/>
        </w:rPr>
        <w:t>domain confers PAM specificity, and is responsible for initiating binding to target DNA.</w:t>
      </w:r>
    </w:p>
    <w:p w14:paraId="1EECD2FE" w14:textId="78319A3F" w:rsidR="00DB088C" w:rsidRPr="00DB088C" w:rsidRDefault="007C57BD" w:rsidP="00DB088C">
      <w:pPr>
        <w:pStyle w:val="ListParagraph"/>
        <w:numPr>
          <w:ilvl w:val="0"/>
          <w:numId w:val="37"/>
        </w:numPr>
        <w:rPr>
          <w:rFonts w:cstheme="minorHAnsi"/>
          <w:sz w:val="24"/>
          <w:szCs w:val="24"/>
        </w:rPr>
      </w:pPr>
      <w:r w:rsidRPr="00DB088C">
        <w:rPr>
          <w:rFonts w:cstheme="minorHAnsi"/>
          <w:b/>
          <w:bCs/>
          <w:sz w:val="24"/>
          <w:szCs w:val="24"/>
        </w:rPr>
        <w:t xml:space="preserve">HNH and </w:t>
      </w:r>
      <w:proofErr w:type="spellStart"/>
      <w:r w:rsidRPr="00DB088C">
        <w:rPr>
          <w:rFonts w:cstheme="minorHAnsi"/>
          <w:b/>
          <w:bCs/>
          <w:sz w:val="24"/>
          <w:szCs w:val="24"/>
        </w:rPr>
        <w:t>RuvC</w:t>
      </w:r>
      <w:proofErr w:type="spellEnd"/>
      <w:r w:rsidRPr="00DB088C">
        <w:rPr>
          <w:rFonts w:cstheme="minorHAnsi"/>
          <w:b/>
          <w:bCs/>
          <w:sz w:val="24"/>
          <w:szCs w:val="24"/>
        </w:rPr>
        <w:t xml:space="preserve"> </w:t>
      </w:r>
      <w:r w:rsidRPr="00DB088C">
        <w:rPr>
          <w:rFonts w:cstheme="minorHAnsi"/>
          <w:sz w:val="24"/>
          <w:szCs w:val="24"/>
        </w:rPr>
        <w:t>domains are nuclease domains</w:t>
      </w:r>
      <w:r w:rsidR="00DB088C" w:rsidRPr="00DB088C">
        <w:rPr>
          <w:rFonts w:cstheme="minorHAnsi"/>
          <w:sz w:val="24"/>
          <w:szCs w:val="24"/>
        </w:rPr>
        <w:t>.</w:t>
      </w:r>
      <w:r w:rsidR="00DB088C" w:rsidRPr="00DB088C">
        <w:rPr>
          <w:rFonts w:cstheme="minorHAnsi"/>
          <w:color w:val="0A0A0A"/>
          <w:sz w:val="24"/>
          <w:szCs w:val="24"/>
          <w:shd w:val="clear" w:color="auto" w:fill="FFFFFF"/>
        </w:rPr>
        <w:t xml:space="preserve"> HNH domain cleaves the DNA strand complementary to the guide RNA sequence (target strand), and </w:t>
      </w:r>
      <w:proofErr w:type="spellStart"/>
      <w:r w:rsidR="00DB088C" w:rsidRPr="00DB088C">
        <w:rPr>
          <w:rFonts w:cstheme="minorHAnsi"/>
          <w:color w:val="0A0A0A"/>
          <w:sz w:val="24"/>
          <w:szCs w:val="24"/>
          <w:shd w:val="clear" w:color="auto" w:fill="FFFFFF"/>
        </w:rPr>
        <w:t>RuvC</w:t>
      </w:r>
      <w:proofErr w:type="spellEnd"/>
      <w:r w:rsidR="00DB088C" w:rsidRPr="00DB088C">
        <w:rPr>
          <w:rFonts w:cstheme="minorHAnsi"/>
          <w:color w:val="0A0A0A"/>
          <w:sz w:val="24"/>
          <w:szCs w:val="24"/>
          <w:shd w:val="clear" w:color="auto" w:fill="FFFFFF"/>
        </w:rPr>
        <w:t xml:space="preserve"> nuclease domain is required for cleaving the noncomplementary strand (non-target strand), yielding double-strand DNA breaks (DSBs).</w:t>
      </w:r>
    </w:p>
    <w:p w14:paraId="62DC0E11" w14:textId="37851E28" w:rsidR="00752B22" w:rsidRDefault="00850023" w:rsidP="00AD796C">
      <w:pPr>
        <w:rPr>
          <w:rFonts w:asciiTheme="minorHAnsi" w:hAnsiTheme="minorHAnsi" w:cstheme="minorHAnsi"/>
        </w:rPr>
      </w:pPr>
      <w:r>
        <w:rPr>
          <w:rFonts w:asciiTheme="minorHAnsi" w:hAnsiTheme="minorHAnsi" w:cstheme="minorHAnsi"/>
        </w:rPr>
        <w:t>A single guide RNA (sgRNA) can be engineered by fusing a crRNA containing the target DNA sequence to a noncoding trans-activating crRNA (</w:t>
      </w:r>
      <w:proofErr w:type="spellStart"/>
      <w:r>
        <w:rPr>
          <w:rFonts w:asciiTheme="minorHAnsi" w:hAnsiTheme="minorHAnsi" w:cstheme="minorHAnsi"/>
        </w:rPr>
        <w:t>tracrRNA</w:t>
      </w:r>
      <w:proofErr w:type="spellEnd"/>
      <w:r>
        <w:rPr>
          <w:rFonts w:asciiTheme="minorHAnsi" w:hAnsiTheme="minorHAnsi" w:cstheme="minorHAnsi"/>
        </w:rPr>
        <w:t xml:space="preserve">) to activate the Cas9 protein. The guide RNA forms a T-shape </w:t>
      </w:r>
      <w:r w:rsidR="009D7B6A">
        <w:rPr>
          <w:rFonts w:asciiTheme="minorHAnsi" w:hAnsiTheme="minorHAnsi" w:cstheme="minorHAnsi"/>
        </w:rPr>
        <w:t>with</w:t>
      </w:r>
      <w:r>
        <w:rPr>
          <w:rFonts w:asciiTheme="minorHAnsi" w:hAnsiTheme="minorHAnsi" w:cstheme="minorHAnsi"/>
        </w:rPr>
        <w:t xml:space="preserve"> one tetraloop and 2 or 3 stem loops, and is constructed to </w:t>
      </w:r>
      <w:r>
        <w:rPr>
          <w:rFonts w:asciiTheme="minorHAnsi" w:hAnsiTheme="minorHAnsi" w:cstheme="minorHAnsi"/>
        </w:rPr>
        <w:lastRenderedPageBreak/>
        <w:t>have a 5’ end complimentary to the target DNA sequence.</w:t>
      </w:r>
      <w:r w:rsidR="002A2F42">
        <w:rPr>
          <w:rFonts w:asciiTheme="minorHAnsi" w:hAnsiTheme="minorHAnsi" w:cstheme="minorHAnsi"/>
        </w:rPr>
        <w:t xml:space="preserve"> One key factor in CRISPR-Cas9 efficiency is the </w:t>
      </w:r>
      <w:r w:rsidR="00F800AF">
        <w:rPr>
          <w:rFonts w:asciiTheme="minorHAnsi" w:hAnsiTheme="minorHAnsi" w:cstheme="minorHAnsi"/>
        </w:rPr>
        <w:t xml:space="preserve">PAM </w:t>
      </w:r>
      <w:r w:rsidR="002A2F42">
        <w:rPr>
          <w:rFonts w:asciiTheme="minorHAnsi" w:hAnsiTheme="minorHAnsi" w:cstheme="minorHAnsi"/>
        </w:rPr>
        <w:t>binding step which allows the C</w:t>
      </w:r>
      <w:r w:rsidR="008B3307">
        <w:rPr>
          <w:rFonts w:asciiTheme="minorHAnsi" w:hAnsiTheme="minorHAnsi" w:cstheme="minorHAnsi"/>
        </w:rPr>
        <w:t>a</w:t>
      </w:r>
      <w:r w:rsidR="002A2F42">
        <w:rPr>
          <w:rFonts w:asciiTheme="minorHAnsi" w:hAnsiTheme="minorHAnsi" w:cstheme="minorHAnsi"/>
        </w:rPr>
        <w:t>s9 protein to quickly screen for potential target with appropriate PAM before melting</w:t>
      </w:r>
      <w:r w:rsidR="00D22413">
        <w:rPr>
          <w:rFonts w:asciiTheme="minorHAnsi" w:hAnsiTheme="minorHAnsi" w:cstheme="minorHAnsi"/>
        </w:rPr>
        <w:t xml:space="preserve">. </w:t>
      </w:r>
      <w:r w:rsidR="00D514FE">
        <w:rPr>
          <w:rFonts w:asciiTheme="minorHAnsi" w:hAnsiTheme="minorHAnsi" w:cstheme="minorHAnsi"/>
        </w:rPr>
        <w:t xml:space="preserve">Another key advantage of CRISPR-Cas9 system is its flexibility, </w:t>
      </w:r>
      <w:r w:rsidR="00E838C7">
        <w:rPr>
          <w:rFonts w:asciiTheme="minorHAnsi" w:hAnsiTheme="minorHAnsi" w:cstheme="minorHAnsi"/>
        </w:rPr>
        <w:t>several studies have shown that single mismatches at the 5’ end of the sgRNA are well-tolerated, double mismatches can still result in cleavage for some sequences, and beyond this number sgRNA activity is suppressed</w:t>
      </w:r>
      <w:r w:rsidR="00752B22">
        <w:rPr>
          <w:rFonts w:asciiTheme="minorHAnsi" w:hAnsiTheme="minorHAnsi" w:cstheme="minorHAnsi"/>
        </w:rPr>
        <w:t>; Cas9 can also tolerates up to 5 base mismatches within the protospacer region, or a single base difference in the PAM sequence.</w:t>
      </w:r>
    </w:p>
    <w:p w14:paraId="14870247" w14:textId="2F148442" w:rsidR="007C57BD" w:rsidRPr="002941E0" w:rsidRDefault="001674D7" w:rsidP="00AD796C">
      <w:pPr>
        <w:rPr>
          <w:rFonts w:asciiTheme="minorHAnsi" w:hAnsiTheme="minorHAnsi" w:cstheme="minorHAnsi"/>
        </w:rPr>
      </w:pPr>
      <w:r>
        <w:rPr>
          <w:rFonts w:asciiTheme="minorHAnsi" w:hAnsiTheme="minorHAnsi" w:cstheme="minorHAnsi"/>
        </w:rPr>
        <w:t xml:space="preserve">CRISPR/Cas9 is used to create double strand </w:t>
      </w:r>
      <w:r w:rsidR="004871CA">
        <w:rPr>
          <w:rFonts w:asciiTheme="minorHAnsi" w:hAnsiTheme="minorHAnsi" w:cstheme="minorHAnsi"/>
        </w:rPr>
        <w:t>breaks (</w:t>
      </w:r>
      <w:r>
        <w:rPr>
          <w:rFonts w:asciiTheme="minorHAnsi" w:hAnsiTheme="minorHAnsi" w:cstheme="minorHAnsi"/>
        </w:rPr>
        <w:t xml:space="preserve">DSBs) to perform desired indels </w:t>
      </w:r>
      <w:r w:rsidR="00CE1A5C">
        <w:rPr>
          <w:rFonts w:asciiTheme="minorHAnsi" w:hAnsiTheme="minorHAnsi" w:cstheme="minorHAnsi"/>
        </w:rPr>
        <w:t xml:space="preserve">or knock out existing genes </w:t>
      </w:r>
      <w:r>
        <w:rPr>
          <w:rFonts w:asciiTheme="minorHAnsi" w:hAnsiTheme="minorHAnsi" w:cstheme="minorHAnsi"/>
        </w:rPr>
        <w:t>in the target DNA strand. Hom</w:t>
      </w:r>
      <w:r w:rsidR="00CE1A5C">
        <w:rPr>
          <w:rFonts w:asciiTheme="minorHAnsi" w:hAnsiTheme="minorHAnsi" w:cstheme="minorHAnsi"/>
        </w:rPr>
        <w:t>o</w:t>
      </w:r>
      <w:r>
        <w:rPr>
          <w:rFonts w:asciiTheme="minorHAnsi" w:hAnsiTheme="minorHAnsi" w:cstheme="minorHAnsi"/>
        </w:rPr>
        <w:t>logous directed-repair (HDR) and non-homologous end joining (NH</w:t>
      </w:r>
      <w:r w:rsidR="00805EB4">
        <w:rPr>
          <w:rFonts w:asciiTheme="minorHAnsi" w:hAnsiTheme="minorHAnsi" w:cstheme="minorHAnsi"/>
        </w:rPr>
        <w:t>E</w:t>
      </w:r>
      <w:r>
        <w:rPr>
          <w:rFonts w:asciiTheme="minorHAnsi" w:hAnsiTheme="minorHAnsi" w:cstheme="minorHAnsi"/>
        </w:rPr>
        <w:t xml:space="preserve">J) are the two major pathways to </w:t>
      </w:r>
      <w:r w:rsidR="004871CA">
        <w:rPr>
          <w:rFonts w:asciiTheme="minorHAnsi" w:hAnsiTheme="minorHAnsi" w:cstheme="minorHAnsi"/>
        </w:rPr>
        <w:t xml:space="preserve">resolve </w:t>
      </w:r>
      <w:r>
        <w:rPr>
          <w:rFonts w:asciiTheme="minorHAnsi" w:hAnsiTheme="minorHAnsi" w:cstheme="minorHAnsi"/>
        </w:rPr>
        <w:t>DSBs</w:t>
      </w:r>
      <w:r w:rsidR="004871CA">
        <w:rPr>
          <w:rFonts w:asciiTheme="minorHAnsi" w:hAnsiTheme="minorHAnsi" w:cstheme="minorHAnsi"/>
        </w:rPr>
        <w:t xml:space="preserve">. </w:t>
      </w:r>
      <w:r w:rsidR="004058A5">
        <w:rPr>
          <w:rFonts w:asciiTheme="minorHAnsi" w:hAnsiTheme="minorHAnsi" w:cstheme="minorHAnsi"/>
        </w:rPr>
        <w:t>Between the two, HDR is favored</w:t>
      </w:r>
      <w:r w:rsidR="004337B5">
        <w:rPr>
          <w:rFonts w:asciiTheme="minorHAnsi" w:hAnsiTheme="minorHAnsi" w:cstheme="minorHAnsi"/>
        </w:rPr>
        <w:t xml:space="preserve"> as it requires higher sequence homology between the severe and donor strands of DNA and reduce the risks of genomic instability or cell deaths.</w:t>
      </w:r>
      <w:r w:rsidR="00805EB4">
        <w:rPr>
          <w:rFonts w:asciiTheme="minorHAnsi" w:hAnsiTheme="minorHAnsi" w:cstheme="minorHAnsi"/>
        </w:rPr>
        <w:t xml:space="preserve"> Strategies have been developed to promote HDR over NHEJ such as inhibiting NHEJ pathway using inhibitors (CYREN)</w:t>
      </w:r>
      <w:r w:rsidR="00B65DBE">
        <w:rPr>
          <w:rFonts w:asciiTheme="minorHAnsi" w:hAnsiTheme="minorHAnsi" w:cstheme="minorHAnsi"/>
        </w:rPr>
        <w:t xml:space="preserve"> </w:t>
      </w:r>
      <w:r w:rsidR="00805EB4">
        <w:rPr>
          <w:rFonts w:asciiTheme="minorHAnsi" w:hAnsiTheme="minorHAnsi" w:cstheme="minorHAnsi"/>
        </w:rPr>
        <w:t xml:space="preserve">and </w:t>
      </w:r>
      <w:r w:rsidR="00847695">
        <w:rPr>
          <w:rFonts w:asciiTheme="minorHAnsi" w:hAnsiTheme="minorHAnsi" w:cstheme="minorHAnsi"/>
        </w:rPr>
        <w:t xml:space="preserve">HDR factors (e.g., Rad18) to </w:t>
      </w:r>
      <w:r w:rsidR="00805EB4">
        <w:rPr>
          <w:rFonts w:asciiTheme="minorHAnsi" w:hAnsiTheme="minorHAnsi" w:cstheme="minorHAnsi"/>
        </w:rPr>
        <w:t>activate HDR</w:t>
      </w:r>
      <w:r w:rsidR="00847695">
        <w:rPr>
          <w:rFonts w:asciiTheme="minorHAnsi" w:hAnsiTheme="minorHAnsi" w:cstheme="minorHAnsi"/>
        </w:rPr>
        <w:t>.</w:t>
      </w:r>
      <w:r w:rsidR="009E20B7">
        <w:rPr>
          <w:rFonts w:asciiTheme="minorHAnsi" w:hAnsiTheme="minorHAnsi" w:cstheme="minorHAnsi"/>
        </w:rPr>
        <w:t xml:space="preserve"> HDR methods are further categorized </w:t>
      </w:r>
      <w:r w:rsidR="000F0284">
        <w:rPr>
          <w:rFonts w:asciiTheme="minorHAnsi" w:hAnsiTheme="minorHAnsi" w:cstheme="minorHAnsi"/>
        </w:rPr>
        <w:t>into conservative</w:t>
      </w:r>
      <w:r w:rsidR="009E20B7">
        <w:rPr>
          <w:rFonts w:asciiTheme="minorHAnsi" w:hAnsiTheme="minorHAnsi" w:cstheme="minorHAnsi"/>
        </w:rPr>
        <w:t xml:space="preserve"> methods</w:t>
      </w:r>
      <w:r w:rsidR="004E449D">
        <w:rPr>
          <w:rFonts w:asciiTheme="minorHAnsi" w:hAnsiTheme="minorHAnsi" w:cstheme="minorHAnsi"/>
        </w:rPr>
        <w:t>: double-strand break repair (SDBR), synthesis-dependent strand-annealing (SDSA), break-induced repair (BIR) and non-conservative: single-strand annealing (SSA) pathway.</w:t>
      </w:r>
      <w:r w:rsidR="000F0284">
        <w:rPr>
          <w:rFonts w:asciiTheme="minorHAnsi" w:hAnsiTheme="minorHAnsi" w:cstheme="minorHAnsi"/>
        </w:rPr>
        <w:t xml:space="preserve"> Insertion sites of the gene modification have to be less than 1-bp away from the DSB. Also, HDR template </w:t>
      </w:r>
      <w:r w:rsidR="00D75DB4">
        <w:rPr>
          <w:rFonts w:asciiTheme="minorHAnsi" w:hAnsiTheme="minorHAnsi" w:cstheme="minorHAnsi"/>
        </w:rPr>
        <w:t>have to</w:t>
      </w:r>
      <w:r w:rsidR="000F0284">
        <w:rPr>
          <w:rFonts w:asciiTheme="minorHAnsi" w:hAnsiTheme="minorHAnsi" w:cstheme="minorHAnsi"/>
        </w:rPr>
        <w:t xml:space="preserve"> be designed to prevent the Cas9 enzyme to keep cutting </w:t>
      </w:r>
      <w:r w:rsidR="002941E0">
        <w:rPr>
          <w:rFonts w:asciiTheme="minorHAnsi" w:hAnsiTheme="minorHAnsi" w:cstheme="minorHAnsi"/>
        </w:rPr>
        <w:t>and repairing beyond the targeted sequence.</w:t>
      </w:r>
    </w:p>
    <w:p w14:paraId="483430FC" w14:textId="77777777" w:rsidR="00962557" w:rsidRPr="00956344" w:rsidRDefault="00962557" w:rsidP="00962557">
      <w:pPr>
        <w:rPr>
          <w:rFonts w:asciiTheme="minorHAnsi" w:hAnsiTheme="minorHAnsi" w:cstheme="minorHAnsi"/>
          <w:b/>
          <w:bCs/>
        </w:rPr>
      </w:pPr>
    </w:p>
    <w:p w14:paraId="154820CC" w14:textId="77777777" w:rsidR="00962557" w:rsidRPr="00CF5347" w:rsidRDefault="00962557" w:rsidP="0096255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60977685" w14:textId="0E38276B" w:rsidR="008A785C" w:rsidRDefault="008A785C" w:rsidP="00962557">
      <w:pPr>
        <w:pStyle w:val="ListParagraph"/>
        <w:ind w:left="360"/>
        <w:rPr>
          <w:rFonts w:cstheme="minorHAnsi"/>
          <w:sz w:val="24"/>
          <w:szCs w:val="24"/>
        </w:rPr>
      </w:pPr>
      <w:r>
        <w:rPr>
          <w:rFonts w:cstheme="minorHAnsi"/>
          <w:sz w:val="24"/>
          <w:szCs w:val="24"/>
        </w:rPr>
        <w:t>There are many existing challenges faced by CRISPR/Cas9 system</w:t>
      </w:r>
      <w:r w:rsidR="00FE75E7">
        <w:rPr>
          <w:rFonts w:cstheme="minorHAnsi"/>
          <w:sz w:val="24"/>
          <w:szCs w:val="24"/>
        </w:rPr>
        <w:t xml:space="preserve"> before it can be used commonly in clinical applications</w:t>
      </w:r>
      <w:r w:rsidR="00686507">
        <w:rPr>
          <w:rFonts w:cstheme="minorHAnsi"/>
          <w:sz w:val="24"/>
          <w:szCs w:val="24"/>
        </w:rPr>
        <w:t xml:space="preserve"> </w:t>
      </w:r>
      <w:r w:rsidR="00686507">
        <w:rPr>
          <w:rFonts w:cstheme="minorHAnsi"/>
          <w:sz w:val="24"/>
          <w:szCs w:val="24"/>
        </w:rPr>
        <w:fldChar w:fldCharType="begin"/>
      </w:r>
      <w:r w:rsidR="00686507">
        <w:rPr>
          <w:rFonts w:cstheme="minorHAnsi"/>
          <w:sz w:val="24"/>
          <w:szCs w:val="24"/>
        </w:rPr>
        <w:instrText xml:space="preserve"> ADDIN ZOTERO_ITEM CSL_CITATION {"citationID":"kS4hEtWT","properties":{"formattedCitation":"[3]","plainCitation":"[3]","noteIndex":0},"citationItems":[{"id":1877,"uris":["http://zotero.org/users/7286058/items/YW8S9L2M"],"itemData":{"id":1877,"type":"article-journal","abstract":"Gene editing that makes target gene modification in the genome by deletion or addition has revolutionized the era of biomedicine. Clustered regularly interspaced short palindromic repeats (CRISPR)/Cas9 emerged as a substantial tool due to its simplicity in use, less cost and extraordinary efficiency than the conventional gene-editing tools, including zinc finger nucleases (ZFNs) and Transcription activator-like effector nucleases (TALENs). However, potential off-target activities are crucial shortcomings in the CRISPR system. Numerous types of approaches have been developed to reduce off-target effects. Here, we review several latest approaches to reduce the off-target effects, including biased or unbiased off-target detection, cytosine or adenine base editors, prime editing, dCas9, Cas9 paired nickase, ribonucleoprotein (RNP) delivery and truncated gRNAs. This review article provides extensive information to cautiously interpret off-target effects to assist the basic and clinical applications in biomedicine.","container-title":"Cells","DOI":"10.3390/cells9071608","ISSN":"2073-4409","issue":"7","journalAbbreviation":"Cells","note":"PMID: 32630835\nPMCID: PMC7407193","page":"1608","source":"PubMed Central","title":"Latest Developed Strategies to Minimize the Off-Target Effects in CRISPR-Cas-Mediated Genome Editing","URL":"https://www.ncbi.nlm.nih.gov/pmc/articles/PMC7407193/","volume":"9","author":[{"family":"Naeem","given":"Muhammad"},{"family":"Majeed","given":"Saman"},{"family":"Hoque","given":"Mubasher Zahir"},{"family":"Ahmad","given":"Irshad"}],"accessed":{"date-parts":[["2022",4,25]]},"issued":{"date-parts":[["2020",7,2]]}}}],"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3]</w:t>
      </w:r>
      <w:r w:rsidR="00686507">
        <w:rPr>
          <w:rFonts w:cstheme="minorHAnsi"/>
          <w:sz w:val="24"/>
          <w:szCs w:val="24"/>
        </w:rPr>
        <w:fldChar w:fldCharType="end"/>
      </w:r>
      <w:r w:rsidR="00686507">
        <w:rPr>
          <w:rFonts w:cstheme="minorHAnsi"/>
          <w:sz w:val="24"/>
          <w:szCs w:val="24"/>
        </w:rPr>
        <w:fldChar w:fldCharType="begin"/>
      </w:r>
      <w:r w:rsidR="00686507">
        <w:rPr>
          <w:rFonts w:cstheme="minorHAnsi"/>
          <w:sz w:val="24"/>
          <w:szCs w:val="24"/>
        </w:rPr>
        <w:instrText xml:space="preserve"> ADDIN ZOTERO_ITEM CSL_CITATION {"citationID":"N0BeVmqR","properties":{"formattedCitation":"[4]","plainCitation":"[4]","noteIndex":0},"citationItems":[{"id":1874,"uris":["http://zotero.org/users/7286058/items/9JPZTM8T"],"itemData":{"id":1874,"type":"article-journal","container-title":"Journal of Biotechnology","DOI":"10.1016/j.jbiotec.2015.06.427","ISSN":"01681656","journalAbbreviation":"Journal of Biotechnology","language":"en","page":"56-65","source":"DOI.org (Crossref)","title":"Systematic analysis of CRISPR–Cas9 mismatch tolerance reveals low levels of off-target activity","URL":"https://linkinghub.elsevier.com/retrieve/pii/S0168165615300419","volume":"211","author":[{"family":"Anderson","given":"Emily M."},{"family":"Haupt","given":"Amanda"},{"family":"Schiel","given":"John A."},{"family":"Chou","given":"Eldon"},{"family":"Machado","given":"Hidevaldo B."},{"family":"Strezoska","given":"Žaklina"},{"family":"Lenger","given":"Steve"},{"family":"McClelland","given":"Shawn"},{"family":"Birmingham","given":"Amanda"},{"family":"Vermeulen","given":"Annaleen"},{"family":"Smith","given":"Anja van Brabant"}],"accessed":{"date-parts":[["2022",4,24]]},"issued":{"date-parts":[["2015",10]]}}}],"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4]</w:t>
      </w:r>
      <w:r w:rsidR="00686507">
        <w:rPr>
          <w:rFonts w:cstheme="minorHAnsi"/>
          <w:sz w:val="24"/>
          <w:szCs w:val="24"/>
        </w:rPr>
        <w:fldChar w:fldCharType="end"/>
      </w:r>
      <w:r>
        <w:rPr>
          <w:rFonts w:cstheme="minorHAnsi"/>
          <w:sz w:val="24"/>
          <w:szCs w:val="24"/>
        </w:rPr>
        <w:t>:</w:t>
      </w:r>
    </w:p>
    <w:p w14:paraId="47B9463D" w14:textId="18FD00D4" w:rsidR="00962557" w:rsidRDefault="00FE75E7" w:rsidP="00390EE5">
      <w:pPr>
        <w:pStyle w:val="ListParagraph"/>
        <w:numPr>
          <w:ilvl w:val="0"/>
          <w:numId w:val="39"/>
        </w:numPr>
        <w:rPr>
          <w:rFonts w:cstheme="minorHAnsi"/>
          <w:sz w:val="24"/>
          <w:szCs w:val="24"/>
        </w:rPr>
      </w:pPr>
      <w:r>
        <w:rPr>
          <w:rFonts w:cstheme="minorHAnsi"/>
          <w:sz w:val="24"/>
          <w:szCs w:val="24"/>
        </w:rPr>
        <w:t>R</w:t>
      </w:r>
      <w:r w:rsidR="00FD23E2">
        <w:rPr>
          <w:rFonts w:cstheme="minorHAnsi"/>
          <w:sz w:val="24"/>
          <w:szCs w:val="24"/>
        </w:rPr>
        <w:t>ecent studies have focused in reducing the rate at which Cas9 binds t</w:t>
      </w:r>
      <w:r w:rsidR="00C921FA">
        <w:rPr>
          <w:rFonts w:cstheme="minorHAnsi"/>
          <w:sz w:val="24"/>
          <w:szCs w:val="24"/>
        </w:rPr>
        <w:t>o</w:t>
      </w:r>
      <w:r w:rsidR="00FD23E2">
        <w:rPr>
          <w:rFonts w:cstheme="minorHAnsi"/>
          <w:sz w:val="24"/>
          <w:szCs w:val="24"/>
        </w:rPr>
        <w:t xml:space="preserve"> unintended genomic sites for cleavage, termed as off-target events.</w:t>
      </w:r>
      <w:r w:rsidR="00D52AA6">
        <w:rPr>
          <w:rFonts w:cstheme="minorHAnsi"/>
          <w:sz w:val="24"/>
          <w:szCs w:val="24"/>
        </w:rPr>
        <w:t xml:space="preserve"> More than 3 mismatches between target sequences and 20 nucleotides of gRNA can cause off-target effects; whereas </w:t>
      </w:r>
      <w:r w:rsidR="00C921FA">
        <w:rPr>
          <w:rFonts w:cstheme="minorHAnsi"/>
          <w:sz w:val="24"/>
          <w:szCs w:val="24"/>
        </w:rPr>
        <w:t xml:space="preserve">4 mismatches in PAM induces off-target effects. </w:t>
      </w:r>
    </w:p>
    <w:p w14:paraId="722AF9D1" w14:textId="158AEDA2" w:rsidR="00321778" w:rsidRDefault="00C921FA" w:rsidP="00715D55">
      <w:pPr>
        <w:pStyle w:val="ListParagraph"/>
        <w:numPr>
          <w:ilvl w:val="0"/>
          <w:numId w:val="39"/>
        </w:numPr>
        <w:rPr>
          <w:rFonts w:cstheme="minorHAnsi"/>
          <w:sz w:val="24"/>
          <w:szCs w:val="24"/>
        </w:rPr>
      </w:pPr>
      <w:r w:rsidRPr="00F40A3A">
        <w:rPr>
          <w:rFonts w:cstheme="minorHAnsi"/>
          <w:b/>
          <w:bCs/>
          <w:sz w:val="24"/>
          <w:szCs w:val="24"/>
        </w:rPr>
        <w:t>Off-target effects</w:t>
      </w:r>
      <w:r>
        <w:rPr>
          <w:rFonts w:cstheme="minorHAnsi"/>
          <w:sz w:val="24"/>
          <w:szCs w:val="24"/>
        </w:rPr>
        <w:t xml:space="preserve"> could </w:t>
      </w:r>
      <w:r w:rsidR="008E679B">
        <w:rPr>
          <w:rFonts w:cstheme="minorHAnsi"/>
          <w:sz w:val="24"/>
          <w:szCs w:val="24"/>
        </w:rPr>
        <w:t>result</w:t>
      </w:r>
      <w:r>
        <w:rPr>
          <w:rFonts w:cstheme="minorHAnsi"/>
          <w:sz w:val="24"/>
          <w:szCs w:val="24"/>
        </w:rPr>
        <w:t xml:space="preserve"> in loss of gene function, ultimately leading to cancer or severe problems in the receiving organism.</w:t>
      </w:r>
      <w:r w:rsidR="008E679B">
        <w:rPr>
          <w:rFonts w:cstheme="minorHAnsi"/>
          <w:sz w:val="24"/>
          <w:szCs w:val="24"/>
        </w:rPr>
        <w:t xml:space="preserve"> Decreasing enzymatic concentration improves on-to off target ratio at the expense of the efficiency of on-target cleavage. Duration of Cas9 expression is another factor to impact off-target activity.</w:t>
      </w:r>
      <w:r w:rsidR="008A785C" w:rsidRPr="008A785C">
        <w:rPr>
          <w:rFonts w:cstheme="minorHAnsi"/>
          <w:sz w:val="24"/>
          <w:szCs w:val="24"/>
        </w:rPr>
        <w:t xml:space="preserve"> </w:t>
      </w:r>
      <w:r w:rsidR="008A785C">
        <w:rPr>
          <w:rFonts w:cstheme="minorHAnsi"/>
          <w:sz w:val="24"/>
          <w:szCs w:val="24"/>
        </w:rPr>
        <w:t xml:space="preserve">Due to its larger genome, there are high chances of off-target events in mammalian genome than bacteria. To address this issue, researchers </w:t>
      </w:r>
      <w:r w:rsidR="00576B18">
        <w:rPr>
          <w:rFonts w:cstheme="minorHAnsi"/>
          <w:sz w:val="24"/>
          <w:szCs w:val="24"/>
        </w:rPr>
        <w:t>have developed in vivo/vitro biochemical assays and in-silico approaches to detect and quantify off target effects to increase gene editing efficiency.</w:t>
      </w:r>
      <w:r w:rsidR="00A702F9">
        <w:rPr>
          <w:rFonts w:cstheme="minorHAnsi"/>
          <w:sz w:val="24"/>
          <w:szCs w:val="24"/>
        </w:rPr>
        <w:t xml:space="preserve"> </w:t>
      </w:r>
      <w:r w:rsidR="000457A1">
        <w:rPr>
          <w:rFonts w:cstheme="minorHAnsi"/>
          <w:sz w:val="24"/>
          <w:szCs w:val="24"/>
        </w:rPr>
        <w:t xml:space="preserve">They found that </w:t>
      </w:r>
      <w:r w:rsidR="005D1F63">
        <w:rPr>
          <w:rFonts w:cstheme="minorHAnsi"/>
          <w:sz w:val="24"/>
          <w:szCs w:val="24"/>
        </w:rPr>
        <w:t xml:space="preserve">GC content, and </w:t>
      </w:r>
      <w:r w:rsidR="0087702A">
        <w:rPr>
          <w:rFonts w:cstheme="minorHAnsi"/>
          <w:sz w:val="24"/>
          <w:szCs w:val="24"/>
        </w:rPr>
        <w:t>length of the gRNA can mitigate off-target effects</w:t>
      </w:r>
      <w:r w:rsidR="00876205">
        <w:rPr>
          <w:rFonts w:cstheme="minorHAnsi"/>
          <w:sz w:val="24"/>
          <w:szCs w:val="24"/>
        </w:rPr>
        <w:t>. I</w:t>
      </w:r>
      <w:r w:rsidR="0087702A">
        <w:rPr>
          <w:rFonts w:cstheme="minorHAnsi"/>
          <w:sz w:val="24"/>
          <w:szCs w:val="24"/>
        </w:rPr>
        <w:t xml:space="preserve">mproved </w:t>
      </w:r>
      <w:r w:rsidR="00A702F9" w:rsidRPr="0087702A">
        <w:rPr>
          <w:rFonts w:cstheme="minorHAnsi"/>
          <w:sz w:val="24"/>
          <w:szCs w:val="24"/>
        </w:rPr>
        <w:t>variants SpCas9 and other Cas9 orthologous</w:t>
      </w:r>
      <w:r w:rsidR="000457A1">
        <w:rPr>
          <w:rFonts w:cstheme="minorHAnsi"/>
          <w:sz w:val="24"/>
          <w:szCs w:val="24"/>
        </w:rPr>
        <w:t>,</w:t>
      </w:r>
      <w:r w:rsidR="00A702F9" w:rsidRPr="0087702A">
        <w:rPr>
          <w:rFonts w:cstheme="minorHAnsi"/>
          <w:sz w:val="24"/>
          <w:szCs w:val="24"/>
        </w:rPr>
        <w:t xml:space="preserve"> have </w:t>
      </w:r>
      <w:r w:rsidR="00256319">
        <w:rPr>
          <w:rFonts w:cstheme="minorHAnsi"/>
          <w:sz w:val="24"/>
          <w:szCs w:val="24"/>
        </w:rPr>
        <w:t xml:space="preserve">also </w:t>
      </w:r>
      <w:r w:rsidR="00A702F9" w:rsidRPr="0087702A">
        <w:rPr>
          <w:rFonts w:cstheme="minorHAnsi"/>
          <w:sz w:val="24"/>
          <w:szCs w:val="24"/>
        </w:rPr>
        <w:t xml:space="preserve">been designed to </w:t>
      </w:r>
      <w:r w:rsidR="0087702A">
        <w:rPr>
          <w:rFonts w:cstheme="minorHAnsi"/>
          <w:sz w:val="24"/>
          <w:szCs w:val="24"/>
        </w:rPr>
        <w:t xml:space="preserve">reduce off-target mutations but </w:t>
      </w:r>
      <w:r w:rsidR="00526BCF">
        <w:rPr>
          <w:rFonts w:cstheme="minorHAnsi"/>
          <w:sz w:val="24"/>
          <w:szCs w:val="24"/>
        </w:rPr>
        <w:t xml:space="preserve">they </w:t>
      </w:r>
      <w:r w:rsidR="00E50DED">
        <w:rPr>
          <w:rFonts w:cstheme="minorHAnsi"/>
          <w:sz w:val="24"/>
          <w:szCs w:val="24"/>
        </w:rPr>
        <w:t>need</w:t>
      </w:r>
      <w:r w:rsidR="0087702A">
        <w:rPr>
          <w:rFonts w:cstheme="minorHAnsi"/>
          <w:sz w:val="24"/>
          <w:szCs w:val="24"/>
        </w:rPr>
        <w:t xml:space="preserve"> to overcome the size limitation when using adeno-associated virus </w:t>
      </w:r>
      <w:r w:rsidR="00876205">
        <w:rPr>
          <w:rFonts w:cstheme="minorHAnsi"/>
          <w:sz w:val="24"/>
          <w:szCs w:val="24"/>
        </w:rPr>
        <w:t xml:space="preserve">(AAV) </w:t>
      </w:r>
      <w:r w:rsidR="0087702A">
        <w:rPr>
          <w:rFonts w:cstheme="minorHAnsi"/>
          <w:sz w:val="24"/>
          <w:szCs w:val="24"/>
        </w:rPr>
        <w:t>for delivery.</w:t>
      </w:r>
      <w:r w:rsidR="00876205">
        <w:rPr>
          <w:rFonts w:cstheme="minorHAnsi"/>
          <w:sz w:val="24"/>
          <w:szCs w:val="24"/>
        </w:rPr>
        <w:t xml:space="preserve"> One strategy has been to </w:t>
      </w:r>
      <w:r w:rsidR="000457A1">
        <w:rPr>
          <w:rFonts w:cstheme="minorHAnsi"/>
          <w:sz w:val="24"/>
          <w:szCs w:val="24"/>
        </w:rPr>
        <w:t>design</w:t>
      </w:r>
      <w:r w:rsidR="00876205">
        <w:rPr>
          <w:rFonts w:cstheme="minorHAnsi"/>
          <w:sz w:val="24"/>
          <w:szCs w:val="24"/>
        </w:rPr>
        <w:t xml:space="preserve"> smaller Cas9 orthologs; about 1000 amino acids in size (CjCas9, NmeCas9, Cas12b, dCs13b) or to package the gene payload in two AAV</w:t>
      </w:r>
      <w:r w:rsidR="000457A1">
        <w:rPr>
          <w:rFonts w:cstheme="minorHAnsi"/>
          <w:sz w:val="24"/>
          <w:szCs w:val="24"/>
        </w:rPr>
        <w:t>s</w:t>
      </w:r>
      <w:r w:rsidR="00876205">
        <w:rPr>
          <w:rFonts w:cstheme="minorHAnsi"/>
          <w:sz w:val="24"/>
          <w:szCs w:val="24"/>
        </w:rPr>
        <w:t xml:space="preserve">. When </w:t>
      </w:r>
      <w:r w:rsidR="00390EE5">
        <w:rPr>
          <w:rFonts w:cstheme="minorHAnsi"/>
          <w:sz w:val="24"/>
          <w:szCs w:val="24"/>
        </w:rPr>
        <w:t>a</w:t>
      </w:r>
      <w:r w:rsidR="00876205">
        <w:rPr>
          <w:rFonts w:cstheme="minorHAnsi"/>
          <w:sz w:val="24"/>
          <w:szCs w:val="24"/>
        </w:rPr>
        <w:t xml:space="preserve"> cell is transduced by both AAVs, the </w:t>
      </w:r>
      <w:r w:rsidR="00390EE5">
        <w:rPr>
          <w:rFonts w:cstheme="minorHAnsi"/>
          <w:sz w:val="24"/>
          <w:szCs w:val="24"/>
        </w:rPr>
        <w:t>full gene or protein is reconstituted. Other mitigation methods include non-</w:t>
      </w:r>
      <w:r w:rsidR="00390EE5">
        <w:rPr>
          <w:rFonts w:cstheme="minorHAnsi"/>
          <w:sz w:val="24"/>
          <w:szCs w:val="24"/>
        </w:rPr>
        <w:lastRenderedPageBreak/>
        <w:t>viral delivery machinery (RNP complex), genome editing without DSBs</w:t>
      </w:r>
      <w:r w:rsidR="00A11A50">
        <w:rPr>
          <w:rFonts w:cstheme="minorHAnsi"/>
          <w:sz w:val="24"/>
          <w:szCs w:val="24"/>
        </w:rPr>
        <w:t xml:space="preserve"> (prime editing is a gene-editing technique which does not use DSB)</w:t>
      </w:r>
      <w:r w:rsidR="00390EE5">
        <w:rPr>
          <w:rFonts w:cstheme="minorHAnsi"/>
          <w:sz w:val="24"/>
          <w:szCs w:val="24"/>
        </w:rPr>
        <w:t xml:space="preserve">, </w:t>
      </w:r>
      <w:r w:rsidR="00692C5B">
        <w:rPr>
          <w:rFonts w:cstheme="minorHAnsi"/>
          <w:sz w:val="24"/>
          <w:szCs w:val="24"/>
        </w:rPr>
        <w:t xml:space="preserve">broader PAM recognition sites, </w:t>
      </w:r>
      <w:r w:rsidR="00155681">
        <w:rPr>
          <w:rFonts w:cstheme="minorHAnsi"/>
          <w:sz w:val="24"/>
          <w:szCs w:val="24"/>
        </w:rPr>
        <w:t xml:space="preserve">or </w:t>
      </w:r>
      <w:r w:rsidR="00692C5B">
        <w:rPr>
          <w:rFonts w:cstheme="minorHAnsi"/>
          <w:sz w:val="24"/>
          <w:szCs w:val="24"/>
        </w:rPr>
        <w:t>anti-CRISPR proteins (CRISPR/Cas inhibitors)</w:t>
      </w:r>
      <w:r w:rsidR="00155681">
        <w:rPr>
          <w:rFonts w:cstheme="minorHAnsi"/>
          <w:sz w:val="24"/>
          <w:szCs w:val="24"/>
        </w:rPr>
        <w:t>.</w:t>
      </w:r>
    </w:p>
    <w:p w14:paraId="0DCB186D" w14:textId="77777777" w:rsidR="00715D55" w:rsidRPr="00715D55" w:rsidRDefault="00715D55" w:rsidP="00715D55">
      <w:pPr>
        <w:pStyle w:val="ListParagraph"/>
        <w:rPr>
          <w:rFonts w:cstheme="minorHAnsi"/>
          <w:sz w:val="24"/>
          <w:szCs w:val="24"/>
        </w:rPr>
      </w:pPr>
    </w:p>
    <w:p w14:paraId="29C87A16" w14:textId="7F9258F3" w:rsidR="00962557" w:rsidRDefault="00962557" w:rsidP="00962557">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0A4EF8D9" w14:textId="63553FD7" w:rsidR="000A5B4A" w:rsidRPr="00321778" w:rsidRDefault="000A5B4A" w:rsidP="000A5B4A">
      <w:pPr>
        <w:rPr>
          <w:rFonts w:asciiTheme="minorHAnsi" w:hAnsiTheme="minorHAnsi" w:cstheme="minorHAnsi"/>
        </w:rPr>
      </w:pPr>
      <w:r w:rsidRPr="00321778">
        <w:rPr>
          <w:rFonts w:asciiTheme="minorHAnsi" w:hAnsiTheme="minorHAnsi" w:cstheme="minorHAnsi"/>
        </w:rPr>
        <w:t xml:space="preserve">The article detailed application of CRISPR/Cas system for various gene engineering tasks; gene disruption, </w:t>
      </w:r>
      <w:r w:rsidR="007408DB">
        <w:rPr>
          <w:rFonts w:asciiTheme="minorHAnsi" w:hAnsiTheme="minorHAnsi" w:cstheme="minorHAnsi"/>
        </w:rPr>
        <w:t xml:space="preserve">gene </w:t>
      </w:r>
      <w:r w:rsidRPr="00321778">
        <w:rPr>
          <w:rFonts w:asciiTheme="minorHAnsi" w:hAnsiTheme="minorHAnsi" w:cstheme="minorHAnsi"/>
        </w:rPr>
        <w:t>correction, knock-in, knock-out</w:t>
      </w:r>
      <w:r w:rsidR="007408DB">
        <w:rPr>
          <w:rFonts w:asciiTheme="minorHAnsi" w:hAnsiTheme="minorHAnsi" w:cstheme="minorHAnsi"/>
        </w:rPr>
        <w:t>;</w:t>
      </w:r>
      <w:r w:rsidRPr="00321778">
        <w:rPr>
          <w:rFonts w:asciiTheme="minorHAnsi" w:hAnsiTheme="minorHAnsi" w:cstheme="minorHAnsi"/>
        </w:rPr>
        <w:t xml:space="preserve"> to address very </w:t>
      </w:r>
      <w:r w:rsidR="00126A84" w:rsidRPr="00321778">
        <w:rPr>
          <w:rFonts w:asciiTheme="minorHAnsi" w:hAnsiTheme="minorHAnsi" w:cstheme="minorHAnsi"/>
        </w:rPr>
        <w:t>specific type</w:t>
      </w:r>
      <w:r w:rsidRPr="00321778">
        <w:rPr>
          <w:rFonts w:asciiTheme="minorHAnsi" w:hAnsiTheme="minorHAnsi" w:cstheme="minorHAnsi"/>
        </w:rPr>
        <w:t xml:space="preserve"> of disorders related to targeted diseases</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x9kcm7vh","properties":{"formattedCitation":"[5]","plainCitation":"[5]","noteIndex":0},"citationItems":[{"id":1872,"uris":["http://zotero.org/users/7286058/items/GQ5K28WD"],"itemData":{"id":1872,"type":"article-journal","abstract":"Adaptive immune systems must accurately distinguish between self and non-self in order to defend against invading pathogens while avoiding autoimmunity. Type III CRISPR-Cas systems employ guide RNA to recognize complementary RNA targets, which triggers the degradation of both the invader’s transcripts and their template DNA. These systems can broadly eliminate foreign targets with multiple mutations but circumvent damage to the host genome. To explore the molecular basis for these features, we use single-molecule ﬂuorescence microscopy to study the interaction between a type III-A ribonucleoprotein complex and various RNA substrates. We ﬁnd that Cas10—the DNase effector of the complex—displays rapid conformational ﬂuctuations on foreign RNA targets, but is locked in a static conﬁguration on self RNA. Target mutations differentially modulate Cas10 dynamics and tune the CRISPR interference activity in vivo. These ﬁndings highlight the central role of the internal dynamics of CRISPR-Cas complexes in self versus non-self discrimination and target speciﬁcity.","container-title":"Molecular Cell","DOI":"10.1016/j.molcel.2018.11.008","ISSN":"10972765","issue":"2","journalAbbreviation":"Molecular Cell","language":"en","page":"278-290.e4","source":"DOI.org (Crossref)","title":"Dynamics of Cas10 Govern Discrimination between Self and Non-self in Type III CRISPR-Cas Immunity","URL":"https://linkinghub.elsevier.com/retrieve/pii/S109727651830978X","volume":"73","author":[{"family":"Wang","given":"Ling"},{"family":"Mo","given":"Charlie Y."},{"family":"Wasserman","given":"Michael R."},{"family":"Rostøl","given":"Jakob T."},{"family":"Marraffini","given":"Luciano A."},{"family":"Liu","given":"Shixin"}],"accessed":{"date-parts":[["2022",4,24]]},"issued":{"date-parts":[["2019",1]]}}}],"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5]</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LMgmgCOu","properties":{"formattedCitation":"[6]","plainCitation":"[6]","noteIndex":0},"citationItems":[{"id":1846,"uris":["http://zotero.org/users/7286058/items/KDSH5VX2"],"itemData":{"id":1846,"type":"article-journal","abstract":"Recent advances in genome engineering technologies based on the CRISPR-associated RNA-guided endonuclease Cas9 are enabling the systematic interrogation of mammalian genome function. Analogous to the search function in modern word processors, Cas9 can be guided to specific locations within complex genomes by a short RNA search string. Using this system, DNA sequences within the endogenous genome and their functional outputs are now easily edited or modulated in virtually any organism of choice. Cas9-mediated genetic perturbation is simple and scalable, empowering researchers to elucidate the functional organization of the genome at the systems level and establish causal linkages between genetic variations and biological phenotypes. In this Review, we describe the development and applications of Cas9 for a variety of research or translational applications while highlighting challenges as well as future directions. Derived from a remarkable microbial defense system, Cas9 is driving innovative applications from basic biology to biotechnology and medicine.","container-title":"Cell","DOI":"10.1016/j.cell.2014.05.010","ISSN":"0092-8674","issue":"6","journalAbbreviation":"Cell","note":"PMID: 24906146\nPMCID: PMC4343198","page":"1262-1278","source":"PubMed Central","title":"Development and Applications of CRISPR-Cas9 for Genome Engineering","URL":"https://www.ncbi.nlm.nih.gov/pmc/articles/PMC4343198/","volume":"157","author":[{"family":"Hsu","given":"Patrick D."},{"family":"Lander","given":"Eric S."},{"family":"Zhang","given":"Feng"}],"accessed":{"date-parts":[["2022",4,24]]},"issued":{"date-parts":[["2014",6,5]]}}}],"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6]</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FA8WzGmV","properties":{"formattedCitation":"[7]","plainCitation":"[7]","noteIndex":0},"citationItems":[{"id":1875,"uris":["http://zotero.org/users/7286058/items/LET4J7FQ"],"itemData":{"id":1875,"type":"article-journal","abstract":"A multitude of molecular interactions with chromatin governs various chromosomal functions in cells. Insights into the molecular compositions at specific genomic regions are pivotal to deepen our understanding of regulatory mechanisms and the pathogenesis of disorders caused by the abnormal regulation of genes. The locus-specific purification of genomic DNA using the clustered regularly interspaced short palindromic repeats (CRISPR) system enables the isolation of target genomic regions for identification of bound interacting molecules. This CRISPR-based DNA purification method has many applications. In this study, we present an overview of the CRISPR-based DNA purification methodologies as well as recent applications.","container-title":"The CRISPR Journal","DOI":"10.1089/crispr.2020.0038","ISSN":"2573-1599","issue":"2","note":"publisher: Mary Ann Liebert, Inc., publishers","page":"290-300","source":"www-liebertpub-com.proxy1.library.jhu.edu (Atypon)","title":"Locus-Specific Genomic DNA Purification Using the CRISPR System: Methods and Applications","title-short":"Locus-Specific Genomic DNA Purification Using the CRISPR System","URL":"http://www.liebertpub.com/doi/10.1089/crispr.2020.0038","volume":"4","author":[{"family":"Fujita","given":"Hirotaka"},{"family":"Fujita","given":"Toshitsugu"},{"family":"Fujii","given":"Hodaka"}],"accessed":{"date-parts":[["2022",4,25]]},"issued":{"date-parts":[["2021",4]]}}}],"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7]</w:t>
      </w:r>
      <w:r w:rsidR="00686507">
        <w:rPr>
          <w:rFonts w:asciiTheme="minorHAnsi" w:hAnsiTheme="minorHAnsi" w:cstheme="minorHAnsi"/>
        </w:rPr>
        <w:fldChar w:fldCharType="end"/>
      </w:r>
      <w:r w:rsidRPr="00321778">
        <w:rPr>
          <w:rFonts w:asciiTheme="minorHAnsi" w:hAnsiTheme="minorHAnsi" w:cstheme="minorHAnsi"/>
        </w:rPr>
        <w:t xml:space="preserve">: </w:t>
      </w:r>
    </w:p>
    <w:p w14:paraId="7ADDC51F" w14:textId="317A1F4A" w:rsidR="000A5B4A" w:rsidRPr="00321778" w:rsidRDefault="00321778" w:rsidP="00321778">
      <w:pPr>
        <w:pStyle w:val="ListParagraph"/>
        <w:numPr>
          <w:ilvl w:val="0"/>
          <w:numId w:val="40"/>
        </w:numPr>
        <w:rPr>
          <w:rFonts w:cstheme="minorHAnsi"/>
          <w:sz w:val="24"/>
          <w:szCs w:val="24"/>
        </w:rPr>
      </w:pPr>
      <w:r w:rsidRPr="00715D55">
        <w:rPr>
          <w:rFonts w:cstheme="minorHAnsi"/>
          <w:b/>
          <w:bCs/>
          <w:sz w:val="24"/>
          <w:szCs w:val="24"/>
        </w:rPr>
        <w:t>V</w:t>
      </w:r>
      <w:r w:rsidR="000A5B4A" w:rsidRPr="00715D55">
        <w:rPr>
          <w:rFonts w:cstheme="minorHAnsi"/>
          <w:b/>
          <w:bCs/>
          <w:sz w:val="24"/>
          <w:szCs w:val="24"/>
        </w:rPr>
        <w:t>iral infection:</w:t>
      </w:r>
      <w:r w:rsidR="000A5B4A" w:rsidRPr="00321778">
        <w:rPr>
          <w:rFonts w:cstheme="minorHAnsi"/>
          <w:sz w:val="24"/>
          <w:szCs w:val="24"/>
        </w:rPr>
        <w:t xml:space="preserve"> HIV-1</w:t>
      </w:r>
      <w:r w:rsidR="00126A84" w:rsidRPr="00321778">
        <w:rPr>
          <w:rFonts w:cstheme="minorHAnsi"/>
          <w:sz w:val="24"/>
          <w:szCs w:val="24"/>
        </w:rPr>
        <w:t>, Hepatitis B and C, HPV, Herpes viruses.</w:t>
      </w:r>
    </w:p>
    <w:p w14:paraId="2C6B4DA7" w14:textId="5B96A6B6" w:rsidR="000A5B4A" w:rsidRPr="00321778" w:rsidRDefault="000A5B4A" w:rsidP="00321778">
      <w:pPr>
        <w:pStyle w:val="ListParagraph"/>
        <w:numPr>
          <w:ilvl w:val="0"/>
          <w:numId w:val="40"/>
        </w:numPr>
        <w:rPr>
          <w:rFonts w:cstheme="minorHAnsi"/>
          <w:sz w:val="24"/>
          <w:szCs w:val="24"/>
        </w:rPr>
      </w:pPr>
      <w:r w:rsidRPr="00715D55">
        <w:rPr>
          <w:rFonts w:cstheme="minorHAnsi"/>
          <w:b/>
          <w:bCs/>
          <w:sz w:val="24"/>
          <w:szCs w:val="24"/>
        </w:rPr>
        <w:t>Cancer</w:t>
      </w:r>
      <w:r w:rsidRPr="00321778">
        <w:rPr>
          <w:rFonts w:cstheme="minorHAnsi"/>
          <w:sz w:val="24"/>
          <w:szCs w:val="24"/>
        </w:rPr>
        <w:t xml:space="preserve">:  </w:t>
      </w:r>
      <w:r w:rsidR="00126A84" w:rsidRPr="00321778">
        <w:rPr>
          <w:rFonts w:cstheme="minorHAnsi"/>
          <w:sz w:val="24"/>
          <w:szCs w:val="24"/>
        </w:rPr>
        <w:t xml:space="preserve">CAR-T therapy.  </w:t>
      </w:r>
    </w:p>
    <w:p w14:paraId="3D866CFC" w14:textId="21F5CD52" w:rsidR="00126A84" w:rsidRPr="00321778" w:rsidRDefault="00126A84" w:rsidP="00321778">
      <w:pPr>
        <w:pStyle w:val="ListParagraph"/>
        <w:numPr>
          <w:ilvl w:val="0"/>
          <w:numId w:val="40"/>
        </w:numPr>
        <w:rPr>
          <w:rFonts w:cstheme="minorHAnsi"/>
          <w:sz w:val="24"/>
          <w:szCs w:val="24"/>
        </w:rPr>
      </w:pPr>
      <w:r w:rsidRPr="00715D55">
        <w:rPr>
          <w:rFonts w:cstheme="minorHAnsi"/>
          <w:b/>
          <w:bCs/>
          <w:sz w:val="24"/>
          <w:szCs w:val="24"/>
        </w:rPr>
        <w:t>Cardiovascular disease:</w:t>
      </w:r>
      <w:r w:rsidRPr="00321778">
        <w:rPr>
          <w:rFonts w:cstheme="minorHAnsi"/>
          <w:sz w:val="24"/>
          <w:szCs w:val="24"/>
        </w:rPr>
        <w:t xml:space="preserve"> disruption of the PCSK9 gene, SNP-derived PAM for WPW syndrome.</w:t>
      </w:r>
    </w:p>
    <w:p w14:paraId="6DD291C3" w14:textId="7140BC1C" w:rsidR="00126A84" w:rsidRPr="00321778" w:rsidRDefault="00126A84" w:rsidP="00321778">
      <w:pPr>
        <w:pStyle w:val="ListParagraph"/>
        <w:numPr>
          <w:ilvl w:val="0"/>
          <w:numId w:val="40"/>
        </w:numPr>
        <w:rPr>
          <w:rFonts w:cstheme="minorHAnsi"/>
          <w:sz w:val="24"/>
          <w:szCs w:val="24"/>
        </w:rPr>
      </w:pPr>
      <w:r w:rsidRPr="00715D55">
        <w:rPr>
          <w:rFonts w:cstheme="minorHAnsi"/>
          <w:b/>
          <w:bCs/>
          <w:sz w:val="24"/>
          <w:szCs w:val="24"/>
        </w:rPr>
        <w:t>Eye disease:</w:t>
      </w:r>
      <w:r w:rsidRPr="00321778">
        <w:rPr>
          <w:rFonts w:cstheme="minorHAnsi"/>
          <w:sz w:val="24"/>
          <w:szCs w:val="24"/>
        </w:rPr>
        <w:t xml:space="preserve"> </w:t>
      </w:r>
      <w:proofErr w:type="spellStart"/>
      <w:r w:rsidR="00E07F94" w:rsidRPr="00321778">
        <w:rPr>
          <w:rFonts w:cstheme="minorHAnsi"/>
          <w:sz w:val="24"/>
          <w:szCs w:val="24"/>
        </w:rPr>
        <w:t>Crygc</w:t>
      </w:r>
      <w:proofErr w:type="spellEnd"/>
      <w:r w:rsidR="00E07F94" w:rsidRPr="00321778">
        <w:rPr>
          <w:rFonts w:cstheme="minorHAnsi"/>
          <w:sz w:val="24"/>
          <w:szCs w:val="24"/>
        </w:rPr>
        <w:t xml:space="preserve"> gene correction, intro deletion in CEP290 gene.</w:t>
      </w:r>
    </w:p>
    <w:p w14:paraId="5B7D7A1A" w14:textId="6C9679C1" w:rsidR="00E07F94" w:rsidRPr="00321778" w:rsidRDefault="00E07F94" w:rsidP="00321778">
      <w:pPr>
        <w:pStyle w:val="ListParagraph"/>
        <w:numPr>
          <w:ilvl w:val="0"/>
          <w:numId w:val="40"/>
        </w:numPr>
        <w:rPr>
          <w:rFonts w:cstheme="minorHAnsi"/>
          <w:sz w:val="24"/>
          <w:szCs w:val="24"/>
        </w:rPr>
      </w:pPr>
      <w:r w:rsidRPr="00715D55">
        <w:rPr>
          <w:rFonts w:cstheme="minorHAnsi"/>
          <w:b/>
          <w:bCs/>
          <w:sz w:val="24"/>
          <w:szCs w:val="24"/>
        </w:rPr>
        <w:t>Hematologic disease:</w:t>
      </w:r>
      <w:r w:rsidRPr="00321778">
        <w:rPr>
          <w:rFonts w:cstheme="minorHAnsi"/>
          <w:sz w:val="24"/>
          <w:szCs w:val="24"/>
        </w:rPr>
        <w:t xml:space="preserve"> correction of the sickle cell mutation, suppression of BCL11A transcriptional factor </w:t>
      </w:r>
      <w:r w:rsidR="00E75F83" w:rsidRPr="00321778">
        <w:rPr>
          <w:rFonts w:cstheme="minorHAnsi"/>
          <w:sz w:val="24"/>
          <w:szCs w:val="24"/>
        </w:rPr>
        <w:t xml:space="preserve">to treat SCD and </w:t>
      </w:r>
      <w:r w:rsidR="00321778">
        <w:rPr>
          <w:rFonts w:cstheme="minorHAnsi"/>
          <w:sz w:val="24"/>
          <w:szCs w:val="24"/>
        </w:rPr>
        <w:sym w:font="Symbol" w:char="F062"/>
      </w:r>
      <w:r w:rsidR="00E75F83" w:rsidRPr="00321778">
        <w:rPr>
          <w:rFonts w:cstheme="minorHAnsi"/>
          <w:sz w:val="24"/>
          <w:szCs w:val="24"/>
        </w:rPr>
        <w:t xml:space="preserve">-thalassemia, correction of the chromosomal inversions in </w:t>
      </w:r>
      <w:proofErr w:type="spellStart"/>
      <w:r w:rsidR="00E75F83" w:rsidRPr="00321778">
        <w:rPr>
          <w:rFonts w:cstheme="minorHAnsi"/>
          <w:sz w:val="24"/>
          <w:szCs w:val="24"/>
        </w:rPr>
        <w:t>haemophilia</w:t>
      </w:r>
      <w:proofErr w:type="spellEnd"/>
      <w:r w:rsidR="00E75F83" w:rsidRPr="00321778">
        <w:rPr>
          <w:rFonts w:cstheme="minorHAnsi"/>
          <w:sz w:val="24"/>
          <w:szCs w:val="24"/>
        </w:rPr>
        <w:t xml:space="preserve"> A.</w:t>
      </w:r>
    </w:p>
    <w:p w14:paraId="19171B34" w14:textId="069FFBAB" w:rsidR="00E75F83" w:rsidRPr="00321778" w:rsidRDefault="00E75F83" w:rsidP="00321778">
      <w:pPr>
        <w:pStyle w:val="ListParagraph"/>
        <w:numPr>
          <w:ilvl w:val="0"/>
          <w:numId w:val="40"/>
        </w:numPr>
        <w:rPr>
          <w:rFonts w:cstheme="minorHAnsi"/>
          <w:sz w:val="24"/>
          <w:szCs w:val="24"/>
        </w:rPr>
      </w:pPr>
      <w:r w:rsidRPr="00715D55">
        <w:rPr>
          <w:rFonts w:cstheme="minorHAnsi"/>
          <w:b/>
          <w:bCs/>
          <w:sz w:val="24"/>
          <w:szCs w:val="24"/>
        </w:rPr>
        <w:t>Immunological disorders:</w:t>
      </w:r>
      <w:r w:rsidRPr="00321778">
        <w:rPr>
          <w:rFonts w:cstheme="minorHAnsi"/>
          <w:sz w:val="24"/>
          <w:szCs w:val="24"/>
        </w:rPr>
        <w:t xml:space="preserve"> mutation correction of the JAK3 gene of T-B+ SCID, knockout of miR-155 proinflammatory regulator in rheumatoid arthritis</w:t>
      </w:r>
      <w:r w:rsidR="00F71735">
        <w:rPr>
          <w:rFonts w:cstheme="minorHAnsi"/>
          <w:sz w:val="24"/>
          <w:szCs w:val="24"/>
        </w:rPr>
        <w:t>.</w:t>
      </w:r>
    </w:p>
    <w:p w14:paraId="3D3E21DB" w14:textId="4527801E" w:rsidR="00E75F83" w:rsidRPr="00321778" w:rsidRDefault="00E75F83" w:rsidP="00321778">
      <w:pPr>
        <w:pStyle w:val="ListParagraph"/>
        <w:numPr>
          <w:ilvl w:val="0"/>
          <w:numId w:val="40"/>
        </w:numPr>
        <w:rPr>
          <w:rFonts w:cstheme="minorHAnsi"/>
          <w:sz w:val="24"/>
          <w:szCs w:val="24"/>
        </w:rPr>
      </w:pPr>
      <w:r w:rsidRPr="00715D55">
        <w:rPr>
          <w:rFonts w:cstheme="minorHAnsi"/>
          <w:b/>
          <w:bCs/>
          <w:sz w:val="24"/>
          <w:szCs w:val="24"/>
        </w:rPr>
        <w:t>Inborn errors of metabolism:</w:t>
      </w:r>
      <w:r w:rsidRPr="00321778">
        <w:rPr>
          <w:rFonts w:cstheme="minorHAnsi"/>
          <w:sz w:val="24"/>
          <w:szCs w:val="24"/>
        </w:rPr>
        <w:t xml:space="preserve"> gene correction or disruption related to FAH, </w:t>
      </w:r>
      <w:proofErr w:type="spellStart"/>
      <w:r w:rsidRPr="00321778">
        <w:rPr>
          <w:rFonts w:cstheme="minorHAnsi"/>
          <w:sz w:val="24"/>
          <w:szCs w:val="24"/>
        </w:rPr>
        <w:t>Hpd</w:t>
      </w:r>
      <w:proofErr w:type="spellEnd"/>
      <w:r w:rsidRPr="00321778">
        <w:rPr>
          <w:rFonts w:cstheme="minorHAnsi"/>
          <w:sz w:val="24"/>
          <w:szCs w:val="24"/>
        </w:rPr>
        <w:t xml:space="preserve">, OTC, Arg1 </w:t>
      </w:r>
      <w:r w:rsidR="00B22482" w:rsidRPr="00321778">
        <w:rPr>
          <w:rFonts w:cstheme="minorHAnsi"/>
          <w:sz w:val="24"/>
          <w:szCs w:val="24"/>
        </w:rPr>
        <w:t>gene</w:t>
      </w:r>
      <w:r w:rsidR="00F71735">
        <w:rPr>
          <w:rFonts w:cstheme="minorHAnsi"/>
          <w:sz w:val="24"/>
          <w:szCs w:val="24"/>
        </w:rPr>
        <w:t xml:space="preserve"> correction or knock-in</w:t>
      </w:r>
      <w:r w:rsidR="004717B7">
        <w:rPr>
          <w:rFonts w:cstheme="minorHAnsi"/>
          <w:sz w:val="24"/>
          <w:szCs w:val="24"/>
        </w:rPr>
        <w:t>.</w:t>
      </w:r>
    </w:p>
    <w:p w14:paraId="6D03EBC0" w14:textId="05C2820B" w:rsidR="00B22482" w:rsidRPr="00321778" w:rsidRDefault="00B22482" w:rsidP="00321778">
      <w:pPr>
        <w:pStyle w:val="ListParagraph"/>
        <w:numPr>
          <w:ilvl w:val="0"/>
          <w:numId w:val="40"/>
        </w:numPr>
        <w:rPr>
          <w:rFonts w:cstheme="minorHAnsi"/>
          <w:sz w:val="24"/>
          <w:szCs w:val="24"/>
        </w:rPr>
      </w:pPr>
      <w:r w:rsidRPr="00715D55">
        <w:rPr>
          <w:rFonts w:cstheme="minorHAnsi"/>
          <w:b/>
          <w:bCs/>
          <w:sz w:val="24"/>
          <w:szCs w:val="24"/>
        </w:rPr>
        <w:t>Duchenne Muscular Dystrophy (DMD):</w:t>
      </w:r>
      <w:r w:rsidRPr="00321778">
        <w:rPr>
          <w:rFonts w:cstheme="minorHAnsi"/>
          <w:sz w:val="24"/>
          <w:szCs w:val="24"/>
        </w:rPr>
        <w:t xml:space="preserve"> DMD’s reading frame restoration.</w:t>
      </w:r>
    </w:p>
    <w:p w14:paraId="1203A528" w14:textId="4374C665" w:rsidR="00B22482" w:rsidRPr="00321778" w:rsidRDefault="00B22482" w:rsidP="00321778">
      <w:pPr>
        <w:pStyle w:val="ListParagraph"/>
        <w:numPr>
          <w:ilvl w:val="0"/>
          <w:numId w:val="40"/>
        </w:numPr>
        <w:rPr>
          <w:rFonts w:cstheme="minorHAnsi"/>
          <w:sz w:val="24"/>
          <w:szCs w:val="24"/>
        </w:rPr>
      </w:pPr>
      <w:r w:rsidRPr="00715D55">
        <w:rPr>
          <w:rFonts w:cstheme="minorHAnsi"/>
          <w:b/>
          <w:bCs/>
          <w:sz w:val="24"/>
          <w:szCs w:val="24"/>
        </w:rPr>
        <w:t xml:space="preserve">Neurological disorders: </w:t>
      </w:r>
      <w:r w:rsidRPr="00321778">
        <w:rPr>
          <w:rFonts w:cstheme="minorHAnsi"/>
          <w:sz w:val="24"/>
          <w:szCs w:val="24"/>
        </w:rPr>
        <w:t>reduction of the huntingtin tumor by deletion of the open reading frame of HTT, ALS is also targeted.</w:t>
      </w:r>
    </w:p>
    <w:p w14:paraId="30907CF4" w14:textId="5CC6226B" w:rsidR="00E031B3" w:rsidRPr="00FD6774" w:rsidRDefault="00B22482" w:rsidP="00962557">
      <w:pPr>
        <w:pStyle w:val="ListParagraph"/>
        <w:numPr>
          <w:ilvl w:val="0"/>
          <w:numId w:val="40"/>
        </w:numPr>
        <w:rPr>
          <w:rFonts w:cstheme="minorHAnsi"/>
          <w:sz w:val="24"/>
          <w:szCs w:val="24"/>
        </w:rPr>
      </w:pPr>
      <w:r w:rsidRPr="00715D55">
        <w:rPr>
          <w:rFonts w:cstheme="minorHAnsi"/>
          <w:b/>
          <w:bCs/>
          <w:sz w:val="24"/>
          <w:szCs w:val="24"/>
        </w:rPr>
        <w:t>Respiratory and skin diseases:</w:t>
      </w:r>
      <w:r w:rsidRPr="00321778">
        <w:rPr>
          <w:rFonts w:cstheme="minorHAnsi"/>
          <w:sz w:val="24"/>
          <w:szCs w:val="24"/>
        </w:rPr>
        <w:t xml:space="preserve"> gene correction and disruption treatment.</w:t>
      </w:r>
    </w:p>
    <w:p w14:paraId="2B823DB9" w14:textId="5F62EF5E" w:rsidR="00962557" w:rsidRPr="00983016" w:rsidRDefault="00962557" w:rsidP="00962557">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4B460DCE" w14:textId="06945FC4" w:rsidR="00CD269F" w:rsidRPr="00ED225F" w:rsidRDefault="002629E7" w:rsidP="00CD269F">
      <w:pPr>
        <w:rPr>
          <w:rFonts w:asciiTheme="minorHAnsi" w:hAnsiTheme="minorHAnsi" w:cstheme="minorHAnsi"/>
        </w:rPr>
      </w:pPr>
      <w:r w:rsidRPr="00ED225F">
        <w:rPr>
          <w:rFonts w:asciiTheme="minorHAnsi" w:hAnsiTheme="minorHAnsi" w:cstheme="minorHAnsi"/>
        </w:rPr>
        <w:t xml:space="preserve">So much remains to be discovered but </w:t>
      </w:r>
      <w:r w:rsidR="008003E6" w:rsidRPr="00ED225F">
        <w:rPr>
          <w:rFonts w:asciiTheme="minorHAnsi" w:hAnsiTheme="minorHAnsi" w:cstheme="minorHAnsi"/>
        </w:rPr>
        <w:t xml:space="preserve">yet </w:t>
      </w:r>
      <w:r w:rsidRPr="00ED225F">
        <w:rPr>
          <w:rFonts w:asciiTheme="minorHAnsi" w:hAnsiTheme="minorHAnsi" w:cstheme="minorHAnsi"/>
        </w:rPr>
        <w:t xml:space="preserve">CRISPR has </w:t>
      </w:r>
      <w:r w:rsidR="008003E6" w:rsidRPr="00ED225F">
        <w:rPr>
          <w:rFonts w:asciiTheme="minorHAnsi" w:hAnsiTheme="minorHAnsi" w:cstheme="minorHAnsi"/>
        </w:rPr>
        <w:t xml:space="preserve">already </w:t>
      </w:r>
      <w:r w:rsidRPr="00ED225F">
        <w:rPr>
          <w:rFonts w:asciiTheme="minorHAnsi" w:hAnsiTheme="minorHAnsi" w:cstheme="minorHAnsi"/>
        </w:rPr>
        <w:t xml:space="preserve">become a valuable lab tool and raised a lot of excitement in the industry with the launch of several Biotech start-ups </w:t>
      </w:r>
      <w:r w:rsidR="008003E6" w:rsidRPr="00ED225F">
        <w:rPr>
          <w:rFonts w:asciiTheme="minorHAnsi" w:hAnsiTheme="minorHAnsi" w:cstheme="minorHAnsi"/>
        </w:rPr>
        <w:t>aiming at</w:t>
      </w:r>
      <w:r w:rsidRPr="00ED225F">
        <w:rPr>
          <w:rFonts w:asciiTheme="minorHAnsi" w:hAnsiTheme="minorHAnsi" w:cstheme="minorHAnsi"/>
        </w:rPr>
        <w:t xml:space="preserve"> multiple applications in cell and gene </w:t>
      </w:r>
      <w:r w:rsidR="00ED225F" w:rsidRPr="00ED225F">
        <w:rPr>
          <w:rFonts w:asciiTheme="minorHAnsi" w:hAnsiTheme="minorHAnsi" w:cstheme="minorHAnsi"/>
        </w:rPr>
        <w:t>therapies, stem</w:t>
      </w:r>
      <w:r w:rsidR="008003E6" w:rsidRPr="00ED225F">
        <w:rPr>
          <w:rFonts w:asciiTheme="minorHAnsi" w:hAnsiTheme="minorHAnsi" w:cstheme="minorHAnsi"/>
        </w:rPr>
        <w:t xml:space="preserve"> cells and organoids, animal models, </w:t>
      </w:r>
      <w:r w:rsidRPr="00ED225F">
        <w:rPr>
          <w:rFonts w:asciiTheme="minorHAnsi" w:hAnsiTheme="minorHAnsi" w:cstheme="minorHAnsi"/>
        </w:rPr>
        <w:t xml:space="preserve">diagnostic tool, agriculture, </w:t>
      </w:r>
      <w:r w:rsidR="00F0341C">
        <w:rPr>
          <w:rFonts w:asciiTheme="minorHAnsi" w:hAnsiTheme="minorHAnsi" w:cstheme="minorHAnsi"/>
        </w:rPr>
        <w:t xml:space="preserve">and </w:t>
      </w:r>
      <w:r w:rsidRPr="00ED225F">
        <w:rPr>
          <w:rFonts w:asciiTheme="minorHAnsi" w:hAnsiTheme="minorHAnsi" w:cstheme="minorHAnsi"/>
        </w:rPr>
        <w:t>bioenergy</w:t>
      </w:r>
      <w:r w:rsidR="008003E6" w:rsidRPr="00ED225F">
        <w:rPr>
          <w:rFonts w:asciiTheme="minorHAnsi" w:hAnsiTheme="minorHAnsi" w:cstheme="minorHAnsi"/>
        </w:rPr>
        <w:t xml:space="preserve">. </w:t>
      </w:r>
      <w:r w:rsidR="00F0341C">
        <w:rPr>
          <w:rFonts w:asciiTheme="minorHAnsi" w:hAnsiTheme="minorHAnsi" w:cstheme="minorHAnsi"/>
        </w:rPr>
        <w:t>More applications will emerge as the technology matures</w:t>
      </w:r>
      <w:r w:rsidR="0004115E">
        <w:rPr>
          <w:rFonts w:asciiTheme="minorHAnsi" w:hAnsiTheme="minorHAnsi" w:cstheme="minorHAnsi"/>
        </w:rPr>
        <w:t xml:space="preserve">. Today </w:t>
      </w:r>
      <w:r w:rsidR="00F0341C">
        <w:rPr>
          <w:rFonts w:asciiTheme="minorHAnsi" w:hAnsiTheme="minorHAnsi" w:cstheme="minorHAnsi"/>
        </w:rPr>
        <w:t>it is difficult to predict what will be the future of CRISPR</w:t>
      </w:r>
      <w:r w:rsidR="0004115E">
        <w:rPr>
          <w:rFonts w:asciiTheme="minorHAnsi" w:hAnsiTheme="minorHAnsi" w:cstheme="minorHAnsi"/>
        </w:rPr>
        <w:t>; to illustrate this point, these are some</w:t>
      </w:r>
      <w:r w:rsidR="004D56F0">
        <w:rPr>
          <w:rFonts w:asciiTheme="minorHAnsi" w:hAnsiTheme="minorHAnsi" w:cstheme="minorHAnsi"/>
        </w:rPr>
        <w:t xml:space="preserve"> </w:t>
      </w:r>
      <w:r w:rsidR="008003E6" w:rsidRPr="00ED225F">
        <w:rPr>
          <w:rFonts w:asciiTheme="minorHAnsi" w:hAnsiTheme="minorHAnsi" w:cstheme="minorHAnsi"/>
        </w:rPr>
        <w:t>unusual applications</w:t>
      </w:r>
      <w:r w:rsidR="0004115E">
        <w:rPr>
          <w:rFonts w:asciiTheme="minorHAnsi" w:hAnsiTheme="minorHAnsi" w:cstheme="minorHAnsi"/>
        </w:rPr>
        <w:t xml:space="preserve"> of CRISPR</w:t>
      </w:r>
      <w:r w:rsidR="008003E6" w:rsidRPr="00ED225F">
        <w:rPr>
          <w:rFonts w:asciiTheme="minorHAnsi" w:hAnsiTheme="minorHAnsi" w:cstheme="minorHAnsi"/>
        </w:rPr>
        <w:t>:</w:t>
      </w:r>
    </w:p>
    <w:p w14:paraId="34C86582" w14:textId="17C0F7C1"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Pet breeding:</w:t>
      </w:r>
      <w:r w:rsidRPr="00ED225F">
        <w:rPr>
          <w:rFonts w:cstheme="minorHAnsi"/>
          <w:sz w:val="24"/>
          <w:szCs w:val="24"/>
        </w:rPr>
        <w:t xml:space="preserve"> removing genetic diseases in pure breed dogs (Dalmatians)</w:t>
      </w:r>
      <w:r w:rsidR="00ED225F" w:rsidRPr="00ED225F">
        <w:rPr>
          <w:rFonts w:cstheme="minorHAnsi"/>
          <w:sz w:val="24"/>
          <w:szCs w:val="24"/>
        </w:rPr>
        <w:t>, faster horses.</w:t>
      </w:r>
    </w:p>
    <w:p w14:paraId="2ADD5058" w14:textId="6CB5234D"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 xml:space="preserve">Food allergy: </w:t>
      </w:r>
      <w:r w:rsidRPr="00ED225F">
        <w:rPr>
          <w:rFonts w:cstheme="minorHAnsi"/>
          <w:sz w:val="24"/>
          <w:szCs w:val="24"/>
        </w:rPr>
        <w:t>make milk, eggs or peanuts safe for all.</w:t>
      </w:r>
    </w:p>
    <w:p w14:paraId="7C183003" w14:textId="57F4F540"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DNA “event recorder”:</w:t>
      </w:r>
      <w:r w:rsidRPr="00ED225F">
        <w:rPr>
          <w:rFonts w:cstheme="minorHAnsi"/>
          <w:sz w:val="24"/>
          <w:szCs w:val="24"/>
        </w:rPr>
        <w:t xml:space="preserve"> recorder of all events in a cell lifetime (rate of edits</w:t>
      </w:r>
      <w:r w:rsidR="00ED225F">
        <w:rPr>
          <w:rFonts w:cstheme="minorHAnsi"/>
          <w:sz w:val="24"/>
          <w:szCs w:val="24"/>
        </w:rPr>
        <w:t xml:space="preserve"> </w:t>
      </w:r>
      <w:r w:rsidR="00ED225F" w:rsidRPr="00ED225F">
        <w:rPr>
          <w:rFonts w:cstheme="minorHAnsi"/>
          <w:sz w:val="24"/>
          <w:szCs w:val="24"/>
        </w:rPr>
        <w:t>counting</w:t>
      </w:r>
      <w:r w:rsidRPr="00ED225F">
        <w:rPr>
          <w:rFonts w:cstheme="minorHAnsi"/>
          <w:sz w:val="24"/>
          <w:szCs w:val="24"/>
        </w:rPr>
        <w:t>).</w:t>
      </w:r>
    </w:p>
    <w:p w14:paraId="66575F44" w14:textId="2BFBFAE3"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Decaf coffee beans:</w:t>
      </w:r>
      <w:r w:rsidR="00ED225F" w:rsidRPr="00ED225F">
        <w:rPr>
          <w:rFonts w:cstheme="minorHAnsi"/>
          <w:sz w:val="24"/>
          <w:szCs w:val="24"/>
        </w:rPr>
        <w:t xml:space="preserve"> caffeine-free coffee.</w:t>
      </w:r>
    </w:p>
    <w:p w14:paraId="7CD49853" w14:textId="6B717C80" w:rsidR="00ED225F" w:rsidRPr="00715D55" w:rsidRDefault="00ED225F" w:rsidP="00ED225F">
      <w:pPr>
        <w:pStyle w:val="ListParagraph"/>
        <w:numPr>
          <w:ilvl w:val="0"/>
          <w:numId w:val="41"/>
        </w:numPr>
        <w:rPr>
          <w:rFonts w:cstheme="minorHAnsi"/>
          <w:b/>
          <w:bCs/>
          <w:sz w:val="24"/>
          <w:szCs w:val="24"/>
        </w:rPr>
      </w:pPr>
      <w:r w:rsidRPr="00715D55">
        <w:rPr>
          <w:rFonts w:cstheme="minorHAnsi"/>
          <w:b/>
          <w:bCs/>
          <w:sz w:val="24"/>
          <w:szCs w:val="24"/>
        </w:rPr>
        <w:t>Spicy tomatoes.</w:t>
      </w:r>
    </w:p>
    <w:p w14:paraId="0DEDF4FF" w14:textId="1EA15C73" w:rsidR="00ED225F" w:rsidRPr="00ED225F" w:rsidRDefault="00ED225F" w:rsidP="00ED225F">
      <w:pPr>
        <w:pStyle w:val="ListParagraph"/>
        <w:numPr>
          <w:ilvl w:val="0"/>
          <w:numId w:val="41"/>
        </w:numPr>
        <w:rPr>
          <w:rFonts w:cstheme="minorHAnsi"/>
          <w:sz w:val="24"/>
          <w:szCs w:val="24"/>
        </w:rPr>
      </w:pPr>
      <w:r w:rsidRPr="00715D55">
        <w:rPr>
          <w:rFonts w:cstheme="minorHAnsi"/>
          <w:b/>
          <w:bCs/>
          <w:sz w:val="24"/>
          <w:szCs w:val="24"/>
        </w:rPr>
        <w:t xml:space="preserve">Pet eradication: </w:t>
      </w:r>
      <w:r w:rsidRPr="00ED225F">
        <w:rPr>
          <w:rFonts w:cstheme="minorHAnsi"/>
          <w:sz w:val="24"/>
          <w:szCs w:val="24"/>
        </w:rPr>
        <w:t>mosquitoes without malaria.</w:t>
      </w:r>
    </w:p>
    <w:p w14:paraId="2F646452" w14:textId="04328F4C" w:rsidR="00ED225F" w:rsidRPr="00ED225F" w:rsidRDefault="00ED225F" w:rsidP="00ED225F">
      <w:pPr>
        <w:pStyle w:val="ListParagraph"/>
        <w:numPr>
          <w:ilvl w:val="0"/>
          <w:numId w:val="41"/>
        </w:numPr>
        <w:rPr>
          <w:rFonts w:cstheme="minorHAnsi"/>
          <w:sz w:val="24"/>
          <w:szCs w:val="24"/>
        </w:rPr>
      </w:pPr>
      <w:r w:rsidRPr="00715D55">
        <w:rPr>
          <w:rFonts w:cstheme="minorHAnsi"/>
          <w:b/>
          <w:bCs/>
          <w:sz w:val="24"/>
          <w:szCs w:val="24"/>
        </w:rPr>
        <w:t>More nutritious food:</w:t>
      </w:r>
      <w:r w:rsidRPr="00ED225F">
        <w:rPr>
          <w:rFonts w:cstheme="minorHAnsi"/>
          <w:sz w:val="24"/>
          <w:szCs w:val="24"/>
        </w:rPr>
        <w:t xml:space="preserve"> disease resistant fish.</w:t>
      </w:r>
    </w:p>
    <w:p w14:paraId="6C67D197" w14:textId="12A84D03" w:rsidR="00686507" w:rsidRDefault="00686507" w:rsidP="00CD269F">
      <w:pPr>
        <w:rPr>
          <w:rFonts w:cstheme="minorHAnsi"/>
        </w:rPr>
      </w:pPr>
    </w:p>
    <w:p w14:paraId="5D9F2DE0" w14:textId="77777777" w:rsidR="00350922" w:rsidRDefault="00350922" w:rsidP="00CD269F"/>
    <w:p w14:paraId="24BB486D" w14:textId="58516515" w:rsidR="007B7EA2" w:rsidRDefault="007B7EA2" w:rsidP="00686507">
      <w:pPr>
        <w:pStyle w:val="Bibliography"/>
        <w:rPr>
          <w:rFonts w:cstheme="minorHAnsi"/>
        </w:rPr>
      </w:pPr>
      <w:r w:rsidRPr="007B7EA2">
        <w:rPr>
          <w:rFonts w:cstheme="minorHAnsi"/>
          <w:b/>
          <w:bCs/>
          <w:u w:val="single"/>
        </w:rPr>
        <w:lastRenderedPageBreak/>
        <w:t>Reference</w:t>
      </w:r>
      <w:r w:rsidRPr="007B7EA2">
        <w:rPr>
          <w:rFonts w:cstheme="minorHAnsi"/>
        </w:rPr>
        <w:t>:</w:t>
      </w:r>
    </w:p>
    <w:p w14:paraId="118CFEA9" w14:textId="0A4218BA" w:rsidR="00686507" w:rsidRPr="00DB088C" w:rsidRDefault="00686507" w:rsidP="00686507">
      <w:pPr>
        <w:pStyle w:val="Bibliography"/>
        <w:rPr>
          <w:rFonts w:cstheme="minorHAnsi"/>
          <w:sz w:val="24"/>
          <w:szCs w:val="24"/>
        </w:rPr>
      </w:pPr>
      <w:r w:rsidRPr="00DB088C">
        <w:rPr>
          <w:rFonts w:cstheme="minorHAnsi"/>
          <w:sz w:val="24"/>
          <w:szCs w:val="24"/>
        </w:rPr>
        <w:fldChar w:fldCharType="begin"/>
      </w:r>
      <w:r w:rsidRPr="00DB088C">
        <w:rPr>
          <w:rFonts w:cstheme="minorHAnsi"/>
          <w:sz w:val="24"/>
          <w:szCs w:val="24"/>
        </w:rPr>
        <w:instrText xml:space="preserve"> ADDIN ZOTERO_BIBL {"uncited":[],"omitted":[],"custom":[]} CSL_BIBLIOGRAPHY </w:instrText>
      </w:r>
      <w:r w:rsidRPr="00DB088C">
        <w:rPr>
          <w:rFonts w:cstheme="minorHAnsi"/>
          <w:sz w:val="24"/>
          <w:szCs w:val="24"/>
        </w:rPr>
        <w:fldChar w:fldCharType="separate"/>
      </w:r>
      <w:r w:rsidRPr="00DB088C">
        <w:rPr>
          <w:rFonts w:cstheme="minorHAnsi"/>
          <w:sz w:val="24"/>
          <w:szCs w:val="24"/>
        </w:rPr>
        <w:t>[1]</w:t>
      </w:r>
      <w:r w:rsidRPr="00DB088C">
        <w:rPr>
          <w:rFonts w:cstheme="minorHAnsi"/>
          <w:sz w:val="24"/>
          <w:szCs w:val="24"/>
        </w:rPr>
        <w:tab/>
        <w:t xml:space="preserve">M. A. B. Shabbir </w:t>
      </w:r>
      <w:r w:rsidRPr="00DB088C">
        <w:rPr>
          <w:rFonts w:cstheme="minorHAnsi"/>
          <w:i/>
          <w:iCs/>
          <w:sz w:val="24"/>
          <w:szCs w:val="24"/>
        </w:rPr>
        <w:t>et al.</w:t>
      </w:r>
      <w:r w:rsidRPr="00DB088C">
        <w:rPr>
          <w:rFonts w:cstheme="minorHAnsi"/>
          <w:sz w:val="24"/>
          <w:szCs w:val="24"/>
        </w:rPr>
        <w:t xml:space="preserve">, “CRISPR-cas system: biological function in microbes and its use to treat antimicrobial resistant pathogens,” </w:t>
      </w:r>
      <w:r w:rsidRPr="00DB088C">
        <w:rPr>
          <w:rFonts w:cstheme="minorHAnsi"/>
          <w:i/>
          <w:iCs/>
          <w:sz w:val="24"/>
          <w:szCs w:val="24"/>
        </w:rPr>
        <w:t>Ann Clin Microbiol Antimicrob</w:t>
      </w:r>
      <w:r w:rsidRPr="00DB088C">
        <w:rPr>
          <w:rFonts w:cstheme="minorHAnsi"/>
          <w:sz w:val="24"/>
          <w:szCs w:val="24"/>
        </w:rPr>
        <w:t>, vol. 18, no. 1, p. 21, Dec. 2019, doi: 10.1186/s12941-019-0317-x.</w:t>
      </w:r>
    </w:p>
    <w:p w14:paraId="69124407" w14:textId="77777777" w:rsidR="00686507" w:rsidRPr="00DB088C" w:rsidRDefault="00686507" w:rsidP="00686507">
      <w:pPr>
        <w:pStyle w:val="Bibliography"/>
        <w:rPr>
          <w:rFonts w:cstheme="minorHAnsi"/>
          <w:sz w:val="24"/>
          <w:szCs w:val="24"/>
        </w:rPr>
      </w:pPr>
      <w:r w:rsidRPr="00DB088C">
        <w:rPr>
          <w:rFonts w:cstheme="minorHAnsi"/>
          <w:sz w:val="24"/>
          <w:szCs w:val="24"/>
        </w:rPr>
        <w:t>[2]</w:t>
      </w:r>
      <w:r w:rsidRPr="00DB088C">
        <w:rPr>
          <w:rFonts w:cstheme="minorHAnsi"/>
          <w:sz w:val="24"/>
          <w:szCs w:val="24"/>
        </w:rPr>
        <w:tab/>
        <w:t xml:space="preserve">A. Butiuc-Keul, A. Farkas, R. Carpa, and D. Iordache, “CRISPR-Cas System: The Powerful Modulator of Accessory Genomes in Prokaryotes,” </w:t>
      </w:r>
      <w:r w:rsidRPr="00DB088C">
        <w:rPr>
          <w:rFonts w:cstheme="minorHAnsi"/>
          <w:i/>
          <w:iCs/>
          <w:sz w:val="24"/>
          <w:szCs w:val="24"/>
        </w:rPr>
        <w:t>Microb Physiol</w:t>
      </w:r>
      <w:r w:rsidRPr="00DB088C">
        <w:rPr>
          <w:rFonts w:cstheme="minorHAnsi"/>
          <w:sz w:val="24"/>
          <w:szCs w:val="24"/>
        </w:rPr>
        <w:t>, vol. 32, no. 1–2, pp. 2–17, 2022, doi: 10.1159/000516643.</w:t>
      </w:r>
    </w:p>
    <w:p w14:paraId="7CC8A7F1" w14:textId="77777777" w:rsidR="00686507" w:rsidRPr="00DB088C" w:rsidRDefault="00686507" w:rsidP="00686507">
      <w:pPr>
        <w:pStyle w:val="Bibliography"/>
        <w:rPr>
          <w:rFonts w:cstheme="minorHAnsi"/>
          <w:sz w:val="24"/>
          <w:szCs w:val="24"/>
        </w:rPr>
      </w:pPr>
      <w:r w:rsidRPr="00DB088C">
        <w:rPr>
          <w:rFonts w:cstheme="minorHAnsi"/>
          <w:sz w:val="24"/>
          <w:szCs w:val="24"/>
        </w:rPr>
        <w:t>[3]</w:t>
      </w:r>
      <w:r w:rsidRPr="00DB088C">
        <w:rPr>
          <w:rFonts w:cstheme="minorHAnsi"/>
          <w:sz w:val="24"/>
          <w:szCs w:val="24"/>
        </w:rPr>
        <w:tab/>
        <w:t xml:space="preserve">M. Naeem, S. Majeed, M. Z. Hoque, and I. Ahmad, “Latest Developed Strategies to Minimize the Off-Target Effects in CRISPR-Cas-Mediated Genome Editing,” </w:t>
      </w:r>
      <w:r w:rsidRPr="00DB088C">
        <w:rPr>
          <w:rFonts w:cstheme="minorHAnsi"/>
          <w:i/>
          <w:iCs/>
          <w:sz w:val="24"/>
          <w:szCs w:val="24"/>
        </w:rPr>
        <w:t>Cells</w:t>
      </w:r>
      <w:r w:rsidRPr="00DB088C">
        <w:rPr>
          <w:rFonts w:cstheme="minorHAnsi"/>
          <w:sz w:val="24"/>
          <w:szCs w:val="24"/>
        </w:rPr>
        <w:t>, vol. 9, no. 7, p. 1608, Jul. 2020, doi: 10.3390/cells9071608.</w:t>
      </w:r>
    </w:p>
    <w:p w14:paraId="38DFBBDE" w14:textId="77777777" w:rsidR="00686507" w:rsidRPr="00DB088C" w:rsidRDefault="00686507" w:rsidP="00686507">
      <w:pPr>
        <w:pStyle w:val="Bibliography"/>
        <w:rPr>
          <w:rFonts w:cstheme="minorHAnsi"/>
          <w:sz w:val="24"/>
          <w:szCs w:val="24"/>
        </w:rPr>
      </w:pPr>
      <w:r w:rsidRPr="00DB088C">
        <w:rPr>
          <w:rFonts w:cstheme="minorHAnsi"/>
          <w:sz w:val="24"/>
          <w:szCs w:val="24"/>
        </w:rPr>
        <w:t>[4]</w:t>
      </w:r>
      <w:r w:rsidRPr="00DB088C">
        <w:rPr>
          <w:rFonts w:cstheme="minorHAnsi"/>
          <w:sz w:val="24"/>
          <w:szCs w:val="24"/>
        </w:rPr>
        <w:tab/>
        <w:t xml:space="preserve">E. M. Anderson </w:t>
      </w:r>
      <w:r w:rsidRPr="00DB088C">
        <w:rPr>
          <w:rFonts w:cstheme="minorHAnsi"/>
          <w:i/>
          <w:iCs/>
          <w:sz w:val="24"/>
          <w:szCs w:val="24"/>
        </w:rPr>
        <w:t>et al.</w:t>
      </w:r>
      <w:r w:rsidRPr="00DB088C">
        <w:rPr>
          <w:rFonts w:cstheme="minorHAnsi"/>
          <w:sz w:val="24"/>
          <w:szCs w:val="24"/>
        </w:rPr>
        <w:t xml:space="preserve">, “Systematic analysis of CRISPR–Cas9 mismatch tolerance reveals low levels of off-target activity,” </w:t>
      </w:r>
      <w:r w:rsidRPr="00DB088C">
        <w:rPr>
          <w:rFonts w:cstheme="minorHAnsi"/>
          <w:i/>
          <w:iCs/>
          <w:sz w:val="24"/>
          <w:szCs w:val="24"/>
        </w:rPr>
        <w:t>Journal of Biotechnology</w:t>
      </w:r>
      <w:r w:rsidRPr="00DB088C">
        <w:rPr>
          <w:rFonts w:cstheme="minorHAnsi"/>
          <w:sz w:val="24"/>
          <w:szCs w:val="24"/>
        </w:rPr>
        <w:t>, vol. 211, pp. 56–65, Oct. 2015, doi: 10.1016/j.jbiotec.2015.06.427.</w:t>
      </w:r>
    </w:p>
    <w:p w14:paraId="7A36FC1A" w14:textId="77777777" w:rsidR="00686507" w:rsidRPr="00DB088C" w:rsidRDefault="00686507" w:rsidP="00686507">
      <w:pPr>
        <w:pStyle w:val="Bibliography"/>
        <w:rPr>
          <w:rFonts w:cstheme="minorHAnsi"/>
          <w:sz w:val="24"/>
          <w:szCs w:val="24"/>
        </w:rPr>
      </w:pPr>
      <w:r w:rsidRPr="00DB088C">
        <w:rPr>
          <w:rFonts w:cstheme="minorHAnsi"/>
          <w:sz w:val="24"/>
          <w:szCs w:val="24"/>
        </w:rPr>
        <w:t>[5]</w:t>
      </w:r>
      <w:r w:rsidRPr="00DB088C">
        <w:rPr>
          <w:rFonts w:cstheme="minorHAnsi"/>
          <w:sz w:val="24"/>
          <w:szCs w:val="24"/>
        </w:rPr>
        <w:tab/>
        <w:t xml:space="preserve">L. Wang, C. Y. Mo, M. R. Wasserman, J. T. Rostøl, L. A. Marraffini, and S. Liu, “Dynamics of Cas10 Govern Discrimination between Self and Non-self in Type III CRISPR-Cas Immunity,” </w:t>
      </w:r>
      <w:r w:rsidRPr="00DB088C">
        <w:rPr>
          <w:rFonts w:cstheme="minorHAnsi"/>
          <w:i/>
          <w:iCs/>
          <w:sz w:val="24"/>
          <w:szCs w:val="24"/>
        </w:rPr>
        <w:t>Molecular Cell</w:t>
      </w:r>
      <w:r w:rsidRPr="00DB088C">
        <w:rPr>
          <w:rFonts w:cstheme="minorHAnsi"/>
          <w:sz w:val="24"/>
          <w:szCs w:val="24"/>
        </w:rPr>
        <w:t>, vol. 73, no. 2, pp. 278-290.e4, Jan. 2019, doi: 10.1016/j.molcel.2018.11.008.</w:t>
      </w:r>
    </w:p>
    <w:p w14:paraId="2A726416" w14:textId="77777777" w:rsidR="00686507" w:rsidRPr="00DB088C" w:rsidRDefault="00686507" w:rsidP="00686507">
      <w:pPr>
        <w:pStyle w:val="Bibliography"/>
        <w:rPr>
          <w:rFonts w:cstheme="minorHAnsi"/>
          <w:sz w:val="24"/>
          <w:szCs w:val="24"/>
        </w:rPr>
      </w:pPr>
      <w:r w:rsidRPr="00DB088C">
        <w:rPr>
          <w:rFonts w:cstheme="minorHAnsi"/>
          <w:sz w:val="24"/>
          <w:szCs w:val="24"/>
        </w:rPr>
        <w:t>[6]</w:t>
      </w:r>
      <w:r w:rsidRPr="00DB088C">
        <w:rPr>
          <w:rFonts w:cstheme="minorHAnsi"/>
          <w:sz w:val="24"/>
          <w:szCs w:val="24"/>
        </w:rPr>
        <w:tab/>
        <w:t xml:space="preserve">P. D. Hsu, E. S. Lander, and F. Zhang, “Development and Applications of CRISPR-Cas9 for Genome Engineering,” </w:t>
      </w:r>
      <w:r w:rsidRPr="00DB088C">
        <w:rPr>
          <w:rFonts w:cstheme="minorHAnsi"/>
          <w:i/>
          <w:iCs/>
          <w:sz w:val="24"/>
          <w:szCs w:val="24"/>
        </w:rPr>
        <w:t>Cell</w:t>
      </w:r>
      <w:r w:rsidRPr="00DB088C">
        <w:rPr>
          <w:rFonts w:cstheme="minorHAnsi"/>
          <w:sz w:val="24"/>
          <w:szCs w:val="24"/>
        </w:rPr>
        <w:t>, vol. 157, no. 6, pp. 1262–1278, Jun. 2014, doi: 10.1016/j.cell.2014.05.010.</w:t>
      </w:r>
    </w:p>
    <w:p w14:paraId="0176768A" w14:textId="77777777" w:rsidR="00686507" w:rsidRPr="00DB088C" w:rsidRDefault="00686507" w:rsidP="00686507">
      <w:pPr>
        <w:pStyle w:val="Bibliography"/>
        <w:rPr>
          <w:rFonts w:cstheme="minorHAnsi"/>
          <w:sz w:val="24"/>
          <w:szCs w:val="24"/>
        </w:rPr>
      </w:pPr>
      <w:r w:rsidRPr="00DB088C">
        <w:rPr>
          <w:rFonts w:cstheme="minorHAnsi"/>
          <w:sz w:val="24"/>
          <w:szCs w:val="24"/>
        </w:rPr>
        <w:t>[7]</w:t>
      </w:r>
      <w:r w:rsidRPr="00DB088C">
        <w:rPr>
          <w:rFonts w:cstheme="minorHAnsi"/>
          <w:sz w:val="24"/>
          <w:szCs w:val="24"/>
        </w:rPr>
        <w:tab/>
        <w:t xml:space="preserve">H. Fujita, T. Fujita, and H. Fujii, “Locus-Specific Genomic DNA Purification Using the CRISPR System: Methods and Applications,” </w:t>
      </w:r>
      <w:r w:rsidRPr="00DB088C">
        <w:rPr>
          <w:rFonts w:cstheme="minorHAnsi"/>
          <w:i/>
          <w:iCs/>
          <w:sz w:val="24"/>
          <w:szCs w:val="24"/>
        </w:rPr>
        <w:t>The CRISPR Journal</w:t>
      </w:r>
      <w:r w:rsidRPr="00DB088C">
        <w:rPr>
          <w:rFonts w:cstheme="minorHAnsi"/>
          <w:sz w:val="24"/>
          <w:szCs w:val="24"/>
        </w:rPr>
        <w:t>, vol. 4, no. 2, pp. 290–300, Apr. 2021, doi: 10.1089/crispr.2020.0038.</w:t>
      </w:r>
    </w:p>
    <w:p w14:paraId="42555471" w14:textId="6C15E659" w:rsidR="00686507" w:rsidRDefault="00686507" w:rsidP="00CD269F">
      <w:pPr>
        <w:rPr>
          <w:rFonts w:cstheme="minorHAnsi"/>
        </w:rPr>
      </w:pPr>
      <w:r w:rsidRPr="00DB088C">
        <w:rPr>
          <w:rFonts w:asciiTheme="minorHAnsi" w:hAnsiTheme="minorHAnsi" w:cstheme="minorHAnsi"/>
        </w:rPr>
        <w:fldChar w:fldCharType="end"/>
      </w:r>
    </w:p>
    <w:p w14:paraId="1C038C04" w14:textId="684089E9" w:rsidR="00477CA7" w:rsidRDefault="006D2CF0" w:rsidP="00CD269F">
      <w:hyperlink r:id="rId8" w:history="1">
        <w:r w:rsidR="00477CA7">
          <w:rPr>
            <w:rStyle w:val="Hyperlink"/>
          </w:rPr>
          <w:t>PROS AND CONS OF ZNFS, TALENS, AND CRISPR/CAS</w:t>
        </w:r>
      </w:hyperlink>
    </w:p>
    <w:p w14:paraId="079AD78E" w14:textId="362C8F65" w:rsidR="007C57BD" w:rsidRDefault="006D2CF0" w:rsidP="00CD269F">
      <w:pPr>
        <w:rPr>
          <w:rFonts w:cstheme="minorHAnsi"/>
        </w:rPr>
      </w:pPr>
      <w:hyperlink r:id="rId9" w:history="1">
        <w:r w:rsidR="00477CA7">
          <w:rPr>
            <w:rStyle w:val="Hyperlink"/>
            <w:rFonts w:cstheme="minorHAnsi"/>
          </w:rPr>
          <w:t>Guide RNA Binding</w:t>
        </w:r>
      </w:hyperlink>
    </w:p>
    <w:p w14:paraId="3F090FF7" w14:textId="2DDABF02" w:rsidR="00CC79D6" w:rsidRDefault="006D2CF0" w:rsidP="00CD269F">
      <w:pPr>
        <w:rPr>
          <w:rFonts w:cstheme="minorHAnsi"/>
        </w:rPr>
      </w:pPr>
      <w:hyperlink r:id="rId10" w:history="1">
        <w:r w:rsidR="00477CA7">
          <w:rPr>
            <w:rStyle w:val="Hyperlink"/>
            <w:rFonts w:cstheme="minorHAnsi"/>
          </w:rPr>
          <w:t>Fluorescent tagging of endogenous proteins with CRISPR/Cas9 in primary mouse neural stem cells</w:t>
        </w:r>
      </w:hyperlink>
    </w:p>
    <w:p w14:paraId="09E3AE47" w14:textId="77777777" w:rsidR="00477CA7" w:rsidRDefault="00477CA7" w:rsidP="00CD269F">
      <w:pPr>
        <w:rPr>
          <w:rFonts w:cstheme="minorHAnsi"/>
        </w:rPr>
      </w:pPr>
    </w:p>
    <w:p w14:paraId="56F0153C" w14:textId="67401975" w:rsidR="007C57BD" w:rsidRDefault="007C57BD" w:rsidP="00CD269F">
      <w:pPr>
        <w:rPr>
          <w:rFonts w:cstheme="minorHAnsi"/>
        </w:rPr>
      </w:pPr>
    </w:p>
    <w:p w14:paraId="211D9B9C" w14:textId="77777777" w:rsidR="00477CA7" w:rsidRPr="00CD269F" w:rsidRDefault="00477CA7" w:rsidP="00CD269F">
      <w:pPr>
        <w:rPr>
          <w:rFonts w:cstheme="minorHAnsi"/>
        </w:rPr>
      </w:pPr>
    </w:p>
    <w:sectPr w:rsidR="00477CA7" w:rsidRPr="00CD26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F3B165" w14:textId="77777777" w:rsidR="006D2CF0" w:rsidRDefault="006D2CF0" w:rsidP="00816FCF">
      <w:r>
        <w:separator/>
      </w:r>
    </w:p>
  </w:endnote>
  <w:endnote w:type="continuationSeparator" w:id="0">
    <w:p w14:paraId="366E01D6" w14:textId="77777777" w:rsidR="006D2CF0" w:rsidRDefault="006D2CF0"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BC8345" w14:textId="77777777" w:rsidR="006D2CF0" w:rsidRDefault="006D2CF0" w:rsidP="00816FCF">
      <w:r>
        <w:separator/>
      </w:r>
    </w:p>
  </w:footnote>
  <w:footnote w:type="continuationSeparator" w:id="0">
    <w:p w14:paraId="44B88082" w14:textId="77777777" w:rsidR="006D2CF0" w:rsidRDefault="006D2CF0"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4CC5FCB"/>
    <w:multiLevelType w:val="hybridMultilevel"/>
    <w:tmpl w:val="B53EB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7EE1819"/>
    <w:multiLevelType w:val="hybridMultilevel"/>
    <w:tmpl w:val="5C6610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E04EFF"/>
    <w:multiLevelType w:val="hybridMultilevel"/>
    <w:tmpl w:val="2318B8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3B475BEB"/>
    <w:multiLevelType w:val="hybridMultilevel"/>
    <w:tmpl w:val="ECD442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8BA46F3"/>
    <w:multiLevelType w:val="hybridMultilevel"/>
    <w:tmpl w:val="DBC800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1EA35D4"/>
    <w:multiLevelType w:val="hybridMultilevel"/>
    <w:tmpl w:val="785616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9"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6004EE"/>
    <w:multiLevelType w:val="hybridMultilevel"/>
    <w:tmpl w:val="B85C3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9"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F70357"/>
    <w:multiLevelType w:val="hybridMultilevel"/>
    <w:tmpl w:val="AA1C74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9"/>
  </w:num>
  <w:num w:numId="3" w16cid:durableId="1945259844">
    <w:abstractNumId w:val="11"/>
  </w:num>
  <w:num w:numId="4" w16cid:durableId="865556767">
    <w:abstractNumId w:val="34"/>
  </w:num>
  <w:num w:numId="5" w16cid:durableId="1168130446">
    <w:abstractNumId w:val="9"/>
  </w:num>
  <w:num w:numId="6" w16cid:durableId="144904291">
    <w:abstractNumId w:val="27"/>
  </w:num>
  <w:num w:numId="7" w16cid:durableId="783307723">
    <w:abstractNumId w:val="26"/>
  </w:num>
  <w:num w:numId="8" w16cid:durableId="1648516089">
    <w:abstractNumId w:val="2"/>
  </w:num>
  <w:num w:numId="9" w16cid:durableId="1390761623">
    <w:abstractNumId w:val="18"/>
  </w:num>
  <w:num w:numId="10" w16cid:durableId="483393727">
    <w:abstractNumId w:val="1"/>
  </w:num>
  <w:num w:numId="11" w16cid:durableId="1754080240">
    <w:abstractNumId w:val="31"/>
  </w:num>
  <w:num w:numId="12" w16cid:durableId="1823038665">
    <w:abstractNumId w:val="0"/>
  </w:num>
  <w:num w:numId="13" w16cid:durableId="145975072">
    <w:abstractNumId w:val="7"/>
  </w:num>
  <w:num w:numId="14" w16cid:durableId="442725010">
    <w:abstractNumId w:val="33"/>
  </w:num>
  <w:num w:numId="15" w16cid:durableId="406611283">
    <w:abstractNumId w:val="8"/>
  </w:num>
  <w:num w:numId="16" w16cid:durableId="244341858">
    <w:abstractNumId w:val="28"/>
  </w:num>
  <w:num w:numId="17" w16cid:durableId="1831099623">
    <w:abstractNumId w:val="38"/>
  </w:num>
  <w:num w:numId="18" w16cid:durableId="77602603">
    <w:abstractNumId w:val="15"/>
  </w:num>
  <w:num w:numId="19" w16cid:durableId="206914567">
    <w:abstractNumId w:val="5"/>
  </w:num>
  <w:num w:numId="20" w16cid:durableId="40370820">
    <w:abstractNumId w:val="24"/>
  </w:num>
  <w:num w:numId="21" w16cid:durableId="454451421">
    <w:abstractNumId w:val="37"/>
  </w:num>
  <w:num w:numId="22" w16cid:durableId="724375420">
    <w:abstractNumId w:val="25"/>
  </w:num>
  <w:num w:numId="23" w16cid:durableId="471363913">
    <w:abstractNumId w:val="3"/>
  </w:num>
  <w:num w:numId="24" w16cid:durableId="544297242">
    <w:abstractNumId w:val="12"/>
  </w:num>
  <w:num w:numId="25" w16cid:durableId="1245412842">
    <w:abstractNumId w:val="41"/>
  </w:num>
  <w:num w:numId="26" w16cid:durableId="981812200">
    <w:abstractNumId w:val="32"/>
  </w:num>
  <w:num w:numId="27" w16cid:durableId="1599408526">
    <w:abstractNumId w:val="22"/>
  </w:num>
  <w:num w:numId="28" w16cid:durableId="2057855111">
    <w:abstractNumId w:val="30"/>
  </w:num>
  <w:num w:numId="29" w16cid:durableId="2061050957">
    <w:abstractNumId w:val="4"/>
  </w:num>
  <w:num w:numId="30" w16cid:durableId="901256865">
    <w:abstractNumId w:val="17"/>
  </w:num>
  <w:num w:numId="31" w16cid:durableId="1533378056">
    <w:abstractNumId w:val="29"/>
  </w:num>
  <w:num w:numId="32" w16cid:durableId="211623990">
    <w:abstractNumId w:val="21"/>
  </w:num>
  <w:num w:numId="33" w16cid:durableId="776408787">
    <w:abstractNumId w:val="39"/>
  </w:num>
  <w:num w:numId="34" w16cid:durableId="500508576">
    <w:abstractNumId w:val="36"/>
  </w:num>
  <w:num w:numId="35" w16cid:durableId="2041278276">
    <w:abstractNumId w:val="35"/>
  </w:num>
  <w:num w:numId="36" w16cid:durableId="914435286">
    <w:abstractNumId w:val="20"/>
  </w:num>
  <w:num w:numId="37" w16cid:durableId="2012558215">
    <w:abstractNumId w:val="40"/>
  </w:num>
  <w:num w:numId="38" w16cid:durableId="1998805189">
    <w:abstractNumId w:val="16"/>
  </w:num>
  <w:num w:numId="39" w16cid:durableId="1756590825">
    <w:abstractNumId w:val="10"/>
  </w:num>
  <w:num w:numId="40" w16cid:durableId="135924523">
    <w:abstractNumId w:val="13"/>
  </w:num>
  <w:num w:numId="41" w16cid:durableId="1468544535">
    <w:abstractNumId w:val="23"/>
  </w:num>
  <w:num w:numId="42" w16cid:durableId="130084616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122F"/>
    <w:rsid w:val="00005B63"/>
    <w:rsid w:val="0002067F"/>
    <w:rsid w:val="0002302E"/>
    <w:rsid w:val="00023A29"/>
    <w:rsid w:val="000313C0"/>
    <w:rsid w:val="00036860"/>
    <w:rsid w:val="00036E4F"/>
    <w:rsid w:val="0004115E"/>
    <w:rsid w:val="00041A9B"/>
    <w:rsid w:val="00041E83"/>
    <w:rsid w:val="00043FE5"/>
    <w:rsid w:val="000457A1"/>
    <w:rsid w:val="00052094"/>
    <w:rsid w:val="000548D5"/>
    <w:rsid w:val="00055835"/>
    <w:rsid w:val="00055F5F"/>
    <w:rsid w:val="00056461"/>
    <w:rsid w:val="00057DED"/>
    <w:rsid w:val="00061D67"/>
    <w:rsid w:val="00063469"/>
    <w:rsid w:val="0006589B"/>
    <w:rsid w:val="00072E88"/>
    <w:rsid w:val="00072F65"/>
    <w:rsid w:val="0007368C"/>
    <w:rsid w:val="00075520"/>
    <w:rsid w:val="000763E1"/>
    <w:rsid w:val="00077979"/>
    <w:rsid w:val="00080240"/>
    <w:rsid w:val="000862D3"/>
    <w:rsid w:val="00090E23"/>
    <w:rsid w:val="00094293"/>
    <w:rsid w:val="00094EBD"/>
    <w:rsid w:val="00095760"/>
    <w:rsid w:val="000A5B4A"/>
    <w:rsid w:val="000B2B41"/>
    <w:rsid w:val="000B621F"/>
    <w:rsid w:val="000B6EA5"/>
    <w:rsid w:val="000C4D60"/>
    <w:rsid w:val="000C5DE6"/>
    <w:rsid w:val="000C71C6"/>
    <w:rsid w:val="000D07B9"/>
    <w:rsid w:val="000D202C"/>
    <w:rsid w:val="000D4ED7"/>
    <w:rsid w:val="000D78F3"/>
    <w:rsid w:val="000E553D"/>
    <w:rsid w:val="000E6335"/>
    <w:rsid w:val="000E7007"/>
    <w:rsid w:val="000F0284"/>
    <w:rsid w:val="000F0988"/>
    <w:rsid w:val="000F410F"/>
    <w:rsid w:val="000F42D7"/>
    <w:rsid w:val="001054C5"/>
    <w:rsid w:val="001062B0"/>
    <w:rsid w:val="00116A03"/>
    <w:rsid w:val="00121E56"/>
    <w:rsid w:val="00126A84"/>
    <w:rsid w:val="0013397C"/>
    <w:rsid w:val="00135F13"/>
    <w:rsid w:val="00135FBD"/>
    <w:rsid w:val="001420DD"/>
    <w:rsid w:val="00146769"/>
    <w:rsid w:val="00146C8A"/>
    <w:rsid w:val="00147586"/>
    <w:rsid w:val="00147D57"/>
    <w:rsid w:val="0015202A"/>
    <w:rsid w:val="00152DC1"/>
    <w:rsid w:val="00155681"/>
    <w:rsid w:val="00155CAC"/>
    <w:rsid w:val="0015708E"/>
    <w:rsid w:val="001575E3"/>
    <w:rsid w:val="00157D88"/>
    <w:rsid w:val="00162930"/>
    <w:rsid w:val="00164860"/>
    <w:rsid w:val="00166871"/>
    <w:rsid w:val="001674D7"/>
    <w:rsid w:val="00171A8C"/>
    <w:rsid w:val="00172BED"/>
    <w:rsid w:val="001804A5"/>
    <w:rsid w:val="0019408A"/>
    <w:rsid w:val="001A3C77"/>
    <w:rsid w:val="001A7DFF"/>
    <w:rsid w:val="001B1196"/>
    <w:rsid w:val="001B4F0F"/>
    <w:rsid w:val="001B6437"/>
    <w:rsid w:val="001C2506"/>
    <w:rsid w:val="001C276E"/>
    <w:rsid w:val="001C3B8F"/>
    <w:rsid w:val="001C4D3F"/>
    <w:rsid w:val="001C544A"/>
    <w:rsid w:val="001D09AD"/>
    <w:rsid w:val="001D3ECA"/>
    <w:rsid w:val="001E5BE8"/>
    <w:rsid w:val="0020081E"/>
    <w:rsid w:val="002036C9"/>
    <w:rsid w:val="0020509A"/>
    <w:rsid w:val="002061C2"/>
    <w:rsid w:val="002153FB"/>
    <w:rsid w:val="00215509"/>
    <w:rsid w:val="002155DE"/>
    <w:rsid w:val="002200AD"/>
    <w:rsid w:val="002262EA"/>
    <w:rsid w:val="0023740B"/>
    <w:rsid w:val="002401FF"/>
    <w:rsid w:val="00240F19"/>
    <w:rsid w:val="0024405A"/>
    <w:rsid w:val="00244217"/>
    <w:rsid w:val="0024478A"/>
    <w:rsid w:val="002465BE"/>
    <w:rsid w:val="002467D2"/>
    <w:rsid w:val="00251B28"/>
    <w:rsid w:val="00252019"/>
    <w:rsid w:val="002523CA"/>
    <w:rsid w:val="00255CA7"/>
    <w:rsid w:val="00256319"/>
    <w:rsid w:val="00257375"/>
    <w:rsid w:val="002629E7"/>
    <w:rsid w:val="00262BE4"/>
    <w:rsid w:val="00263AFF"/>
    <w:rsid w:val="00274BD7"/>
    <w:rsid w:val="00274C2C"/>
    <w:rsid w:val="00277732"/>
    <w:rsid w:val="00277D46"/>
    <w:rsid w:val="002815ED"/>
    <w:rsid w:val="002941E0"/>
    <w:rsid w:val="00297FF4"/>
    <w:rsid w:val="002A07B2"/>
    <w:rsid w:val="002A2F42"/>
    <w:rsid w:val="002C0DC6"/>
    <w:rsid w:val="002C12BB"/>
    <w:rsid w:val="002C4CBE"/>
    <w:rsid w:val="002D0201"/>
    <w:rsid w:val="002D51A0"/>
    <w:rsid w:val="002D5ECD"/>
    <w:rsid w:val="002E04A8"/>
    <w:rsid w:val="002E71A9"/>
    <w:rsid w:val="002E7A8B"/>
    <w:rsid w:val="002F094B"/>
    <w:rsid w:val="00301442"/>
    <w:rsid w:val="00303F08"/>
    <w:rsid w:val="003045D8"/>
    <w:rsid w:val="00305C69"/>
    <w:rsid w:val="00311534"/>
    <w:rsid w:val="00313C7E"/>
    <w:rsid w:val="00314479"/>
    <w:rsid w:val="00316636"/>
    <w:rsid w:val="00316AD8"/>
    <w:rsid w:val="00320F43"/>
    <w:rsid w:val="00321778"/>
    <w:rsid w:val="00321D57"/>
    <w:rsid w:val="00323010"/>
    <w:rsid w:val="00326606"/>
    <w:rsid w:val="003313F9"/>
    <w:rsid w:val="003337F9"/>
    <w:rsid w:val="00336F27"/>
    <w:rsid w:val="00337F52"/>
    <w:rsid w:val="00340292"/>
    <w:rsid w:val="00343A04"/>
    <w:rsid w:val="00344B9A"/>
    <w:rsid w:val="003453D5"/>
    <w:rsid w:val="0034570A"/>
    <w:rsid w:val="003473AB"/>
    <w:rsid w:val="00347ED6"/>
    <w:rsid w:val="00350922"/>
    <w:rsid w:val="00352C52"/>
    <w:rsid w:val="00357696"/>
    <w:rsid w:val="00360859"/>
    <w:rsid w:val="003610D8"/>
    <w:rsid w:val="0036704F"/>
    <w:rsid w:val="00376650"/>
    <w:rsid w:val="003847A5"/>
    <w:rsid w:val="0038616E"/>
    <w:rsid w:val="00390EE5"/>
    <w:rsid w:val="00392481"/>
    <w:rsid w:val="00393910"/>
    <w:rsid w:val="00397F24"/>
    <w:rsid w:val="003A10FC"/>
    <w:rsid w:val="003A7D89"/>
    <w:rsid w:val="003B3868"/>
    <w:rsid w:val="003B64B8"/>
    <w:rsid w:val="003C3862"/>
    <w:rsid w:val="003C7C07"/>
    <w:rsid w:val="003D4666"/>
    <w:rsid w:val="003D5415"/>
    <w:rsid w:val="003D77C8"/>
    <w:rsid w:val="003E0BFA"/>
    <w:rsid w:val="003E5E3A"/>
    <w:rsid w:val="003E6E2D"/>
    <w:rsid w:val="003F00AB"/>
    <w:rsid w:val="003F1974"/>
    <w:rsid w:val="003F7BAF"/>
    <w:rsid w:val="003F7D10"/>
    <w:rsid w:val="0040191B"/>
    <w:rsid w:val="00404037"/>
    <w:rsid w:val="0040403B"/>
    <w:rsid w:val="004058A5"/>
    <w:rsid w:val="00414375"/>
    <w:rsid w:val="00414492"/>
    <w:rsid w:val="00421AA6"/>
    <w:rsid w:val="00422F33"/>
    <w:rsid w:val="004240FD"/>
    <w:rsid w:val="004269FE"/>
    <w:rsid w:val="00426A17"/>
    <w:rsid w:val="00431711"/>
    <w:rsid w:val="004337B5"/>
    <w:rsid w:val="004347A4"/>
    <w:rsid w:val="00435911"/>
    <w:rsid w:val="00443D78"/>
    <w:rsid w:val="004464C7"/>
    <w:rsid w:val="00447D9C"/>
    <w:rsid w:val="004514D3"/>
    <w:rsid w:val="00453F97"/>
    <w:rsid w:val="0045548A"/>
    <w:rsid w:val="00456A40"/>
    <w:rsid w:val="004647F9"/>
    <w:rsid w:val="00465C92"/>
    <w:rsid w:val="004711BC"/>
    <w:rsid w:val="004717B7"/>
    <w:rsid w:val="00471BDF"/>
    <w:rsid w:val="00471EA7"/>
    <w:rsid w:val="004742A6"/>
    <w:rsid w:val="00477CA7"/>
    <w:rsid w:val="00477D80"/>
    <w:rsid w:val="0048328C"/>
    <w:rsid w:val="00485FB5"/>
    <w:rsid w:val="00486A30"/>
    <w:rsid w:val="004871CA"/>
    <w:rsid w:val="00495015"/>
    <w:rsid w:val="004953BD"/>
    <w:rsid w:val="0049689C"/>
    <w:rsid w:val="00497E74"/>
    <w:rsid w:val="004A039E"/>
    <w:rsid w:val="004A6E4D"/>
    <w:rsid w:val="004A78E4"/>
    <w:rsid w:val="004B1500"/>
    <w:rsid w:val="004B3E3E"/>
    <w:rsid w:val="004B6706"/>
    <w:rsid w:val="004C616C"/>
    <w:rsid w:val="004C6B25"/>
    <w:rsid w:val="004D0736"/>
    <w:rsid w:val="004D28EA"/>
    <w:rsid w:val="004D3DE1"/>
    <w:rsid w:val="004D56F0"/>
    <w:rsid w:val="004D5718"/>
    <w:rsid w:val="004E1482"/>
    <w:rsid w:val="004E19A0"/>
    <w:rsid w:val="004E2B11"/>
    <w:rsid w:val="004E2DFC"/>
    <w:rsid w:val="004E3DE7"/>
    <w:rsid w:val="004E449D"/>
    <w:rsid w:val="004E66DA"/>
    <w:rsid w:val="004E7A4F"/>
    <w:rsid w:val="004E7CAC"/>
    <w:rsid w:val="004F0235"/>
    <w:rsid w:val="004F02B2"/>
    <w:rsid w:val="004F74C4"/>
    <w:rsid w:val="005000DD"/>
    <w:rsid w:val="00507264"/>
    <w:rsid w:val="005156D0"/>
    <w:rsid w:val="0051616D"/>
    <w:rsid w:val="005170DF"/>
    <w:rsid w:val="00517323"/>
    <w:rsid w:val="005215D4"/>
    <w:rsid w:val="00526BCF"/>
    <w:rsid w:val="0053082B"/>
    <w:rsid w:val="005312B9"/>
    <w:rsid w:val="005320B1"/>
    <w:rsid w:val="00533E66"/>
    <w:rsid w:val="00536CB7"/>
    <w:rsid w:val="0055181A"/>
    <w:rsid w:val="0055305E"/>
    <w:rsid w:val="0055563C"/>
    <w:rsid w:val="0055617C"/>
    <w:rsid w:val="00557205"/>
    <w:rsid w:val="00557345"/>
    <w:rsid w:val="00562AC7"/>
    <w:rsid w:val="0056465E"/>
    <w:rsid w:val="00564FA0"/>
    <w:rsid w:val="0056520B"/>
    <w:rsid w:val="00566261"/>
    <w:rsid w:val="00567FC5"/>
    <w:rsid w:val="00570F5E"/>
    <w:rsid w:val="005733D2"/>
    <w:rsid w:val="00575603"/>
    <w:rsid w:val="00576B18"/>
    <w:rsid w:val="00576DA1"/>
    <w:rsid w:val="00580F8C"/>
    <w:rsid w:val="0058174C"/>
    <w:rsid w:val="0058450E"/>
    <w:rsid w:val="005861A5"/>
    <w:rsid w:val="00586990"/>
    <w:rsid w:val="00586A8E"/>
    <w:rsid w:val="0058796B"/>
    <w:rsid w:val="00591EE9"/>
    <w:rsid w:val="0059297F"/>
    <w:rsid w:val="00593E52"/>
    <w:rsid w:val="00595972"/>
    <w:rsid w:val="00596DA3"/>
    <w:rsid w:val="005A3C7B"/>
    <w:rsid w:val="005A5BF7"/>
    <w:rsid w:val="005A6315"/>
    <w:rsid w:val="005B0322"/>
    <w:rsid w:val="005B520D"/>
    <w:rsid w:val="005B6B18"/>
    <w:rsid w:val="005B777B"/>
    <w:rsid w:val="005B7A9C"/>
    <w:rsid w:val="005D1F63"/>
    <w:rsid w:val="005E00B6"/>
    <w:rsid w:val="005E4662"/>
    <w:rsid w:val="005E4B99"/>
    <w:rsid w:val="005E633F"/>
    <w:rsid w:val="005E7ADC"/>
    <w:rsid w:val="005F037E"/>
    <w:rsid w:val="005F114E"/>
    <w:rsid w:val="005F1FD7"/>
    <w:rsid w:val="00605EF5"/>
    <w:rsid w:val="00610E89"/>
    <w:rsid w:val="00617491"/>
    <w:rsid w:val="00620BBE"/>
    <w:rsid w:val="0062330F"/>
    <w:rsid w:val="00634507"/>
    <w:rsid w:val="00635426"/>
    <w:rsid w:val="00636239"/>
    <w:rsid w:val="006377D3"/>
    <w:rsid w:val="00640995"/>
    <w:rsid w:val="00641AD9"/>
    <w:rsid w:val="0064399E"/>
    <w:rsid w:val="00644D4F"/>
    <w:rsid w:val="00653D3F"/>
    <w:rsid w:val="00655166"/>
    <w:rsid w:val="00663017"/>
    <w:rsid w:val="006630ED"/>
    <w:rsid w:val="00664264"/>
    <w:rsid w:val="006642F8"/>
    <w:rsid w:val="00665AB2"/>
    <w:rsid w:val="00671817"/>
    <w:rsid w:val="00683313"/>
    <w:rsid w:val="00685E2D"/>
    <w:rsid w:val="00686482"/>
    <w:rsid w:val="00686507"/>
    <w:rsid w:val="00690BD3"/>
    <w:rsid w:val="00692C5B"/>
    <w:rsid w:val="006933EA"/>
    <w:rsid w:val="006956E5"/>
    <w:rsid w:val="00697776"/>
    <w:rsid w:val="006A0D1E"/>
    <w:rsid w:val="006A424C"/>
    <w:rsid w:val="006A62E2"/>
    <w:rsid w:val="006B5996"/>
    <w:rsid w:val="006B5F86"/>
    <w:rsid w:val="006C45B7"/>
    <w:rsid w:val="006C641D"/>
    <w:rsid w:val="006D2A61"/>
    <w:rsid w:val="006D2CF0"/>
    <w:rsid w:val="006D2E20"/>
    <w:rsid w:val="006D4AD6"/>
    <w:rsid w:val="006D62AA"/>
    <w:rsid w:val="006D62D3"/>
    <w:rsid w:val="006E27AE"/>
    <w:rsid w:val="006E74F0"/>
    <w:rsid w:val="006E7CA8"/>
    <w:rsid w:val="006E7FE0"/>
    <w:rsid w:val="006F17E3"/>
    <w:rsid w:val="006F3053"/>
    <w:rsid w:val="006F590C"/>
    <w:rsid w:val="007002F0"/>
    <w:rsid w:val="007008A0"/>
    <w:rsid w:val="00705621"/>
    <w:rsid w:val="007101CA"/>
    <w:rsid w:val="0071203C"/>
    <w:rsid w:val="007146C0"/>
    <w:rsid w:val="00714739"/>
    <w:rsid w:val="0071509A"/>
    <w:rsid w:val="00715D55"/>
    <w:rsid w:val="007203FF"/>
    <w:rsid w:val="0072633D"/>
    <w:rsid w:val="00727514"/>
    <w:rsid w:val="00730E24"/>
    <w:rsid w:val="00731F08"/>
    <w:rsid w:val="0073283D"/>
    <w:rsid w:val="00733CF4"/>
    <w:rsid w:val="00735D5F"/>
    <w:rsid w:val="00736130"/>
    <w:rsid w:val="007408DB"/>
    <w:rsid w:val="0074320F"/>
    <w:rsid w:val="00744726"/>
    <w:rsid w:val="00744986"/>
    <w:rsid w:val="0075141A"/>
    <w:rsid w:val="00752B22"/>
    <w:rsid w:val="00754011"/>
    <w:rsid w:val="007543F2"/>
    <w:rsid w:val="00754FF2"/>
    <w:rsid w:val="007565DB"/>
    <w:rsid w:val="007632D9"/>
    <w:rsid w:val="00763981"/>
    <w:rsid w:val="00766A85"/>
    <w:rsid w:val="00767569"/>
    <w:rsid w:val="00776A01"/>
    <w:rsid w:val="00776EB3"/>
    <w:rsid w:val="00777846"/>
    <w:rsid w:val="0078052A"/>
    <w:rsid w:val="00784758"/>
    <w:rsid w:val="00791835"/>
    <w:rsid w:val="0079342E"/>
    <w:rsid w:val="00794F58"/>
    <w:rsid w:val="00795FEA"/>
    <w:rsid w:val="00796E89"/>
    <w:rsid w:val="007A0393"/>
    <w:rsid w:val="007A0DD3"/>
    <w:rsid w:val="007A2B61"/>
    <w:rsid w:val="007A41D7"/>
    <w:rsid w:val="007A66D4"/>
    <w:rsid w:val="007B1AC1"/>
    <w:rsid w:val="007B1C07"/>
    <w:rsid w:val="007B309F"/>
    <w:rsid w:val="007B7785"/>
    <w:rsid w:val="007B7EA2"/>
    <w:rsid w:val="007C1DA2"/>
    <w:rsid w:val="007C4CEA"/>
    <w:rsid w:val="007C57BD"/>
    <w:rsid w:val="007C5AD8"/>
    <w:rsid w:val="007C6D46"/>
    <w:rsid w:val="007C6E35"/>
    <w:rsid w:val="007D0775"/>
    <w:rsid w:val="007D0B35"/>
    <w:rsid w:val="007D7FEC"/>
    <w:rsid w:val="007E1588"/>
    <w:rsid w:val="007E17B2"/>
    <w:rsid w:val="007E2B66"/>
    <w:rsid w:val="007E569A"/>
    <w:rsid w:val="007E6D79"/>
    <w:rsid w:val="007F2488"/>
    <w:rsid w:val="007F6211"/>
    <w:rsid w:val="008003E6"/>
    <w:rsid w:val="00804773"/>
    <w:rsid w:val="00805EB4"/>
    <w:rsid w:val="00806F66"/>
    <w:rsid w:val="00810DA2"/>
    <w:rsid w:val="00816FCF"/>
    <w:rsid w:val="008177BF"/>
    <w:rsid w:val="00822E89"/>
    <w:rsid w:val="00823552"/>
    <w:rsid w:val="00825588"/>
    <w:rsid w:val="008257B8"/>
    <w:rsid w:val="00831C79"/>
    <w:rsid w:val="00836016"/>
    <w:rsid w:val="00837D21"/>
    <w:rsid w:val="008408E4"/>
    <w:rsid w:val="00845173"/>
    <w:rsid w:val="00845339"/>
    <w:rsid w:val="008465C4"/>
    <w:rsid w:val="00846AC2"/>
    <w:rsid w:val="00847695"/>
    <w:rsid w:val="00850023"/>
    <w:rsid w:val="008603D0"/>
    <w:rsid w:val="008625D0"/>
    <w:rsid w:val="0086459E"/>
    <w:rsid w:val="00871442"/>
    <w:rsid w:val="00876047"/>
    <w:rsid w:val="00876205"/>
    <w:rsid w:val="0087702A"/>
    <w:rsid w:val="00877626"/>
    <w:rsid w:val="00882182"/>
    <w:rsid w:val="0088379A"/>
    <w:rsid w:val="008874A1"/>
    <w:rsid w:val="00887A5F"/>
    <w:rsid w:val="00893732"/>
    <w:rsid w:val="00896F25"/>
    <w:rsid w:val="008A1C52"/>
    <w:rsid w:val="008A594B"/>
    <w:rsid w:val="008A785C"/>
    <w:rsid w:val="008A7B5C"/>
    <w:rsid w:val="008B07A8"/>
    <w:rsid w:val="008B0F40"/>
    <w:rsid w:val="008B1B3B"/>
    <w:rsid w:val="008B3307"/>
    <w:rsid w:val="008C42DE"/>
    <w:rsid w:val="008C6533"/>
    <w:rsid w:val="008D4EF3"/>
    <w:rsid w:val="008E2D4C"/>
    <w:rsid w:val="008E307C"/>
    <w:rsid w:val="008E5452"/>
    <w:rsid w:val="008E560C"/>
    <w:rsid w:val="008E679B"/>
    <w:rsid w:val="008E7A32"/>
    <w:rsid w:val="008F22CB"/>
    <w:rsid w:val="008F6C88"/>
    <w:rsid w:val="00902647"/>
    <w:rsid w:val="0090482B"/>
    <w:rsid w:val="00905528"/>
    <w:rsid w:val="00907817"/>
    <w:rsid w:val="00911FFD"/>
    <w:rsid w:val="0091491D"/>
    <w:rsid w:val="00917431"/>
    <w:rsid w:val="00917C44"/>
    <w:rsid w:val="00927301"/>
    <w:rsid w:val="0092747A"/>
    <w:rsid w:val="00936A68"/>
    <w:rsid w:val="00940B34"/>
    <w:rsid w:val="00940DC8"/>
    <w:rsid w:val="00941D85"/>
    <w:rsid w:val="009546A7"/>
    <w:rsid w:val="0095486F"/>
    <w:rsid w:val="00955016"/>
    <w:rsid w:val="00956344"/>
    <w:rsid w:val="009605F2"/>
    <w:rsid w:val="009618BF"/>
    <w:rsid w:val="00962061"/>
    <w:rsid w:val="00962557"/>
    <w:rsid w:val="00963130"/>
    <w:rsid w:val="00964475"/>
    <w:rsid w:val="00964902"/>
    <w:rsid w:val="00970248"/>
    <w:rsid w:val="0097051E"/>
    <w:rsid w:val="0097346A"/>
    <w:rsid w:val="00973F91"/>
    <w:rsid w:val="009773A0"/>
    <w:rsid w:val="00983016"/>
    <w:rsid w:val="00983FF9"/>
    <w:rsid w:val="00985898"/>
    <w:rsid w:val="0099005B"/>
    <w:rsid w:val="00992836"/>
    <w:rsid w:val="00993BA5"/>
    <w:rsid w:val="00996D09"/>
    <w:rsid w:val="009979F5"/>
    <w:rsid w:val="009A1D5E"/>
    <w:rsid w:val="009A388F"/>
    <w:rsid w:val="009A6F44"/>
    <w:rsid w:val="009B7DB9"/>
    <w:rsid w:val="009C5D86"/>
    <w:rsid w:val="009C66A6"/>
    <w:rsid w:val="009D7B6A"/>
    <w:rsid w:val="009E20B7"/>
    <w:rsid w:val="009E2155"/>
    <w:rsid w:val="009E321C"/>
    <w:rsid w:val="009E41DB"/>
    <w:rsid w:val="009F048F"/>
    <w:rsid w:val="009F33A9"/>
    <w:rsid w:val="009F714D"/>
    <w:rsid w:val="00A01D9C"/>
    <w:rsid w:val="00A10E51"/>
    <w:rsid w:val="00A11A50"/>
    <w:rsid w:val="00A31CC3"/>
    <w:rsid w:val="00A34FF0"/>
    <w:rsid w:val="00A4155C"/>
    <w:rsid w:val="00A41A82"/>
    <w:rsid w:val="00A41D8D"/>
    <w:rsid w:val="00A4308C"/>
    <w:rsid w:val="00A43644"/>
    <w:rsid w:val="00A46848"/>
    <w:rsid w:val="00A46A0B"/>
    <w:rsid w:val="00A47303"/>
    <w:rsid w:val="00A55F5D"/>
    <w:rsid w:val="00A60739"/>
    <w:rsid w:val="00A702F9"/>
    <w:rsid w:val="00A762E1"/>
    <w:rsid w:val="00A80344"/>
    <w:rsid w:val="00A81823"/>
    <w:rsid w:val="00A820EE"/>
    <w:rsid w:val="00A90EA7"/>
    <w:rsid w:val="00A93523"/>
    <w:rsid w:val="00A97355"/>
    <w:rsid w:val="00AA5B7A"/>
    <w:rsid w:val="00AB1E79"/>
    <w:rsid w:val="00AB1FC2"/>
    <w:rsid w:val="00AB38CF"/>
    <w:rsid w:val="00AB3CE1"/>
    <w:rsid w:val="00AB5AD0"/>
    <w:rsid w:val="00AB628E"/>
    <w:rsid w:val="00AB7A34"/>
    <w:rsid w:val="00AC4DEB"/>
    <w:rsid w:val="00AD0D57"/>
    <w:rsid w:val="00AD4DE6"/>
    <w:rsid w:val="00AD61C4"/>
    <w:rsid w:val="00AD667D"/>
    <w:rsid w:val="00AD796C"/>
    <w:rsid w:val="00AE03F0"/>
    <w:rsid w:val="00AE260C"/>
    <w:rsid w:val="00AE2A3A"/>
    <w:rsid w:val="00AE7EA4"/>
    <w:rsid w:val="00B0039B"/>
    <w:rsid w:val="00B02238"/>
    <w:rsid w:val="00B1795D"/>
    <w:rsid w:val="00B22482"/>
    <w:rsid w:val="00B22C2C"/>
    <w:rsid w:val="00B356B5"/>
    <w:rsid w:val="00B40A33"/>
    <w:rsid w:val="00B42A8D"/>
    <w:rsid w:val="00B43525"/>
    <w:rsid w:val="00B4690C"/>
    <w:rsid w:val="00B50011"/>
    <w:rsid w:val="00B51A0B"/>
    <w:rsid w:val="00B52E35"/>
    <w:rsid w:val="00B56834"/>
    <w:rsid w:val="00B5724D"/>
    <w:rsid w:val="00B65A98"/>
    <w:rsid w:val="00B65DBE"/>
    <w:rsid w:val="00B73290"/>
    <w:rsid w:val="00B74B5F"/>
    <w:rsid w:val="00B75939"/>
    <w:rsid w:val="00B762C1"/>
    <w:rsid w:val="00B86005"/>
    <w:rsid w:val="00B87E59"/>
    <w:rsid w:val="00B92957"/>
    <w:rsid w:val="00B94432"/>
    <w:rsid w:val="00B97D99"/>
    <w:rsid w:val="00BA3084"/>
    <w:rsid w:val="00BA4585"/>
    <w:rsid w:val="00BA4B19"/>
    <w:rsid w:val="00BB0C49"/>
    <w:rsid w:val="00BB386E"/>
    <w:rsid w:val="00BB3AA4"/>
    <w:rsid w:val="00BB5551"/>
    <w:rsid w:val="00BB6866"/>
    <w:rsid w:val="00BB756D"/>
    <w:rsid w:val="00BC4369"/>
    <w:rsid w:val="00BD5B82"/>
    <w:rsid w:val="00BD73C3"/>
    <w:rsid w:val="00BE093B"/>
    <w:rsid w:val="00BE6B00"/>
    <w:rsid w:val="00BF2E23"/>
    <w:rsid w:val="00BF4DDD"/>
    <w:rsid w:val="00BF7CE2"/>
    <w:rsid w:val="00C00630"/>
    <w:rsid w:val="00C14B4A"/>
    <w:rsid w:val="00C1506D"/>
    <w:rsid w:val="00C15610"/>
    <w:rsid w:val="00C15AB2"/>
    <w:rsid w:val="00C24C81"/>
    <w:rsid w:val="00C25829"/>
    <w:rsid w:val="00C26166"/>
    <w:rsid w:val="00C313D4"/>
    <w:rsid w:val="00C3192D"/>
    <w:rsid w:val="00C42D9B"/>
    <w:rsid w:val="00C463C1"/>
    <w:rsid w:val="00C468C9"/>
    <w:rsid w:val="00C50AF2"/>
    <w:rsid w:val="00C64D3D"/>
    <w:rsid w:val="00C65FB8"/>
    <w:rsid w:val="00C6627A"/>
    <w:rsid w:val="00C70ACD"/>
    <w:rsid w:val="00C72C4C"/>
    <w:rsid w:val="00C7469F"/>
    <w:rsid w:val="00C74F46"/>
    <w:rsid w:val="00C76F8B"/>
    <w:rsid w:val="00C8381A"/>
    <w:rsid w:val="00C84607"/>
    <w:rsid w:val="00C84EDD"/>
    <w:rsid w:val="00C86737"/>
    <w:rsid w:val="00C86840"/>
    <w:rsid w:val="00C921FA"/>
    <w:rsid w:val="00CA13B8"/>
    <w:rsid w:val="00CA27F8"/>
    <w:rsid w:val="00CA5C0F"/>
    <w:rsid w:val="00CB0D2F"/>
    <w:rsid w:val="00CB2A5B"/>
    <w:rsid w:val="00CC3F21"/>
    <w:rsid w:val="00CC60D3"/>
    <w:rsid w:val="00CC79D6"/>
    <w:rsid w:val="00CC7D6E"/>
    <w:rsid w:val="00CD0E98"/>
    <w:rsid w:val="00CD269F"/>
    <w:rsid w:val="00CD54B4"/>
    <w:rsid w:val="00CE00DF"/>
    <w:rsid w:val="00CE1490"/>
    <w:rsid w:val="00CE1A5C"/>
    <w:rsid w:val="00CE66F8"/>
    <w:rsid w:val="00CE749C"/>
    <w:rsid w:val="00CF2DF7"/>
    <w:rsid w:val="00CF5347"/>
    <w:rsid w:val="00CF5D04"/>
    <w:rsid w:val="00D0442F"/>
    <w:rsid w:val="00D06C1D"/>
    <w:rsid w:val="00D10068"/>
    <w:rsid w:val="00D10CB8"/>
    <w:rsid w:val="00D11BE8"/>
    <w:rsid w:val="00D11DF8"/>
    <w:rsid w:val="00D133F5"/>
    <w:rsid w:val="00D15A2D"/>
    <w:rsid w:val="00D2174E"/>
    <w:rsid w:val="00D22413"/>
    <w:rsid w:val="00D2446E"/>
    <w:rsid w:val="00D25F19"/>
    <w:rsid w:val="00D26323"/>
    <w:rsid w:val="00D2686C"/>
    <w:rsid w:val="00D3012C"/>
    <w:rsid w:val="00D36FAC"/>
    <w:rsid w:val="00D43B0F"/>
    <w:rsid w:val="00D46A87"/>
    <w:rsid w:val="00D511FF"/>
    <w:rsid w:val="00D514FE"/>
    <w:rsid w:val="00D51C3F"/>
    <w:rsid w:val="00D52AA6"/>
    <w:rsid w:val="00D73091"/>
    <w:rsid w:val="00D744E2"/>
    <w:rsid w:val="00D75DB4"/>
    <w:rsid w:val="00D76AED"/>
    <w:rsid w:val="00D76E0D"/>
    <w:rsid w:val="00D83094"/>
    <w:rsid w:val="00D830DB"/>
    <w:rsid w:val="00D8597E"/>
    <w:rsid w:val="00D8629F"/>
    <w:rsid w:val="00D90E61"/>
    <w:rsid w:val="00D95D53"/>
    <w:rsid w:val="00D9796B"/>
    <w:rsid w:val="00DB088C"/>
    <w:rsid w:val="00DB147A"/>
    <w:rsid w:val="00DB2E20"/>
    <w:rsid w:val="00DB3F88"/>
    <w:rsid w:val="00DB721E"/>
    <w:rsid w:val="00DC1584"/>
    <w:rsid w:val="00DC18CD"/>
    <w:rsid w:val="00DC2540"/>
    <w:rsid w:val="00DC365D"/>
    <w:rsid w:val="00DC4756"/>
    <w:rsid w:val="00DC4951"/>
    <w:rsid w:val="00DC5AD6"/>
    <w:rsid w:val="00DC6261"/>
    <w:rsid w:val="00DD078F"/>
    <w:rsid w:val="00DD176A"/>
    <w:rsid w:val="00DD195E"/>
    <w:rsid w:val="00DD22CA"/>
    <w:rsid w:val="00DD33B7"/>
    <w:rsid w:val="00DE30B0"/>
    <w:rsid w:val="00DE46EC"/>
    <w:rsid w:val="00DE5965"/>
    <w:rsid w:val="00DF0212"/>
    <w:rsid w:val="00DF3893"/>
    <w:rsid w:val="00DF6CC5"/>
    <w:rsid w:val="00E014A4"/>
    <w:rsid w:val="00E031B3"/>
    <w:rsid w:val="00E04F94"/>
    <w:rsid w:val="00E05656"/>
    <w:rsid w:val="00E07F94"/>
    <w:rsid w:val="00E11551"/>
    <w:rsid w:val="00E200CB"/>
    <w:rsid w:val="00E25570"/>
    <w:rsid w:val="00E32E77"/>
    <w:rsid w:val="00E351CC"/>
    <w:rsid w:val="00E41760"/>
    <w:rsid w:val="00E43A56"/>
    <w:rsid w:val="00E4475D"/>
    <w:rsid w:val="00E458C6"/>
    <w:rsid w:val="00E50DED"/>
    <w:rsid w:val="00E525EB"/>
    <w:rsid w:val="00E56AD1"/>
    <w:rsid w:val="00E56E7F"/>
    <w:rsid w:val="00E57386"/>
    <w:rsid w:val="00E6179F"/>
    <w:rsid w:val="00E67227"/>
    <w:rsid w:val="00E73C01"/>
    <w:rsid w:val="00E740C5"/>
    <w:rsid w:val="00E75082"/>
    <w:rsid w:val="00E75F83"/>
    <w:rsid w:val="00E76FCD"/>
    <w:rsid w:val="00E770EF"/>
    <w:rsid w:val="00E77B1C"/>
    <w:rsid w:val="00E8140D"/>
    <w:rsid w:val="00E838C7"/>
    <w:rsid w:val="00E86A95"/>
    <w:rsid w:val="00E87952"/>
    <w:rsid w:val="00E87EDE"/>
    <w:rsid w:val="00E90DAB"/>
    <w:rsid w:val="00E92991"/>
    <w:rsid w:val="00E95554"/>
    <w:rsid w:val="00E9619C"/>
    <w:rsid w:val="00E9713C"/>
    <w:rsid w:val="00EA5747"/>
    <w:rsid w:val="00EA5845"/>
    <w:rsid w:val="00EA72B6"/>
    <w:rsid w:val="00EB1333"/>
    <w:rsid w:val="00EB581E"/>
    <w:rsid w:val="00EC2460"/>
    <w:rsid w:val="00EC48E0"/>
    <w:rsid w:val="00EC7AF4"/>
    <w:rsid w:val="00ED1B8A"/>
    <w:rsid w:val="00ED225F"/>
    <w:rsid w:val="00ED3C45"/>
    <w:rsid w:val="00ED57A0"/>
    <w:rsid w:val="00EE04EE"/>
    <w:rsid w:val="00EE0B47"/>
    <w:rsid w:val="00EE1B88"/>
    <w:rsid w:val="00EE350B"/>
    <w:rsid w:val="00EE7BBD"/>
    <w:rsid w:val="00EF13EB"/>
    <w:rsid w:val="00EF57E7"/>
    <w:rsid w:val="00EF718F"/>
    <w:rsid w:val="00F01BF1"/>
    <w:rsid w:val="00F0341C"/>
    <w:rsid w:val="00F03A11"/>
    <w:rsid w:val="00F03D1D"/>
    <w:rsid w:val="00F069A0"/>
    <w:rsid w:val="00F07403"/>
    <w:rsid w:val="00F0762C"/>
    <w:rsid w:val="00F103F3"/>
    <w:rsid w:val="00F1171B"/>
    <w:rsid w:val="00F12A1B"/>
    <w:rsid w:val="00F2200F"/>
    <w:rsid w:val="00F25C90"/>
    <w:rsid w:val="00F2726A"/>
    <w:rsid w:val="00F3002D"/>
    <w:rsid w:val="00F31351"/>
    <w:rsid w:val="00F3175C"/>
    <w:rsid w:val="00F329B4"/>
    <w:rsid w:val="00F354A5"/>
    <w:rsid w:val="00F37658"/>
    <w:rsid w:val="00F37F9E"/>
    <w:rsid w:val="00F40881"/>
    <w:rsid w:val="00F40A3A"/>
    <w:rsid w:val="00F414BA"/>
    <w:rsid w:val="00F425CD"/>
    <w:rsid w:val="00F516C8"/>
    <w:rsid w:val="00F52B4A"/>
    <w:rsid w:val="00F57415"/>
    <w:rsid w:val="00F67C78"/>
    <w:rsid w:val="00F710FB"/>
    <w:rsid w:val="00F71735"/>
    <w:rsid w:val="00F726D5"/>
    <w:rsid w:val="00F779AB"/>
    <w:rsid w:val="00F800AF"/>
    <w:rsid w:val="00F833AF"/>
    <w:rsid w:val="00F87D18"/>
    <w:rsid w:val="00F94F1D"/>
    <w:rsid w:val="00F963CC"/>
    <w:rsid w:val="00F97E5C"/>
    <w:rsid w:val="00FA059D"/>
    <w:rsid w:val="00FA0EC2"/>
    <w:rsid w:val="00FA128A"/>
    <w:rsid w:val="00FA4017"/>
    <w:rsid w:val="00FA68F1"/>
    <w:rsid w:val="00FA6A5D"/>
    <w:rsid w:val="00FA7566"/>
    <w:rsid w:val="00FA7749"/>
    <w:rsid w:val="00FB0B42"/>
    <w:rsid w:val="00FC05A3"/>
    <w:rsid w:val="00FC6798"/>
    <w:rsid w:val="00FD2030"/>
    <w:rsid w:val="00FD23E2"/>
    <w:rsid w:val="00FD6774"/>
    <w:rsid w:val="00FD7C3C"/>
    <w:rsid w:val="00FE1294"/>
    <w:rsid w:val="00FE1987"/>
    <w:rsid w:val="00FE75E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25681927">
      <w:bodyDiv w:val="1"/>
      <w:marLeft w:val="0"/>
      <w:marRight w:val="0"/>
      <w:marTop w:val="0"/>
      <w:marBottom w:val="0"/>
      <w:divBdr>
        <w:top w:val="none" w:sz="0" w:space="0" w:color="auto"/>
        <w:left w:val="none" w:sz="0" w:space="0" w:color="auto"/>
        <w:bottom w:val="none" w:sz="0" w:space="0" w:color="auto"/>
        <w:right w:val="none" w:sz="0" w:space="0" w:color="auto"/>
      </w:divBdr>
      <w:divsChild>
        <w:div w:id="57869103">
          <w:marLeft w:val="0"/>
          <w:marRight w:val="0"/>
          <w:marTop w:val="0"/>
          <w:marBottom w:val="0"/>
          <w:divBdr>
            <w:top w:val="none" w:sz="0" w:space="0" w:color="auto"/>
            <w:left w:val="none" w:sz="0" w:space="0" w:color="auto"/>
            <w:bottom w:val="none" w:sz="0" w:space="0" w:color="auto"/>
            <w:right w:val="none" w:sz="0" w:space="0" w:color="auto"/>
          </w:divBdr>
          <w:divsChild>
            <w:div w:id="70127991">
              <w:marLeft w:val="0"/>
              <w:marRight w:val="0"/>
              <w:marTop w:val="0"/>
              <w:marBottom w:val="0"/>
              <w:divBdr>
                <w:top w:val="none" w:sz="0" w:space="0" w:color="auto"/>
                <w:left w:val="none" w:sz="0" w:space="0" w:color="auto"/>
                <w:bottom w:val="none" w:sz="0" w:space="0" w:color="auto"/>
                <w:right w:val="none" w:sz="0" w:space="0" w:color="auto"/>
              </w:divBdr>
              <w:divsChild>
                <w:div w:id="67911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986473342">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024528">
      <w:bodyDiv w:val="1"/>
      <w:marLeft w:val="0"/>
      <w:marRight w:val="0"/>
      <w:marTop w:val="0"/>
      <w:marBottom w:val="0"/>
      <w:divBdr>
        <w:top w:val="none" w:sz="0" w:space="0" w:color="auto"/>
        <w:left w:val="none" w:sz="0" w:space="0" w:color="auto"/>
        <w:bottom w:val="none" w:sz="0" w:space="0" w:color="auto"/>
        <w:right w:val="none" w:sz="0" w:space="0" w:color="auto"/>
      </w:divBdr>
      <w:divsChild>
        <w:div w:id="1490706878">
          <w:marLeft w:val="0"/>
          <w:marRight w:val="0"/>
          <w:marTop w:val="0"/>
          <w:marBottom w:val="0"/>
          <w:divBdr>
            <w:top w:val="none" w:sz="0" w:space="0" w:color="auto"/>
            <w:left w:val="none" w:sz="0" w:space="0" w:color="auto"/>
            <w:bottom w:val="none" w:sz="0" w:space="0" w:color="auto"/>
            <w:right w:val="none" w:sz="0" w:space="0" w:color="auto"/>
          </w:divBdr>
          <w:divsChild>
            <w:div w:id="1452478914">
              <w:marLeft w:val="0"/>
              <w:marRight w:val="0"/>
              <w:marTop w:val="0"/>
              <w:marBottom w:val="0"/>
              <w:divBdr>
                <w:top w:val="none" w:sz="0" w:space="0" w:color="auto"/>
                <w:left w:val="none" w:sz="0" w:space="0" w:color="auto"/>
                <w:bottom w:val="none" w:sz="0" w:space="0" w:color="auto"/>
                <w:right w:val="none" w:sz="0" w:space="0" w:color="auto"/>
              </w:divBdr>
              <w:divsChild>
                <w:div w:id="37095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22494251">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x.org/news-and-insights/jax-blog/2014/march/pros-and-cons-of-znfs-talens-and-crispr-ca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tar-protocols.cell.com/protocols/934" TargetMode="External"/><Relationship Id="rId4" Type="http://schemas.openxmlformats.org/officeDocument/2006/relationships/settings" Target="settings.xml"/><Relationship Id="rId9" Type="http://schemas.openxmlformats.org/officeDocument/2006/relationships/hyperlink" Target="https://sites.tufts.edu/crispr/crispr-mechanism/rna-bind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4211</Words>
  <Characters>24006</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4</cp:revision>
  <cp:lastPrinted>2022-05-06T20:13:00Z</cp:lastPrinted>
  <dcterms:created xsi:type="dcterms:W3CDTF">2022-05-06T20:13:00Z</dcterms:created>
  <dcterms:modified xsi:type="dcterms:W3CDTF">2022-05-0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RsXeHc8i"/&gt;&lt;style id="http://www.zotero.org/styles/ieee" locale="en-US" hasBibliography="1" bibliographyStyleHasBeenSet="1"/&gt;&lt;prefs&gt;&lt;pref name="fieldType" value="Field"/&gt;&lt;/prefs&gt;&lt;/data&gt;</vt:lpwstr>
  </property>
</Properties>
</file>